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1DE7FB" w14:textId="77777777" w:rsidR="000771C7" w:rsidRDefault="00EF52BA" w:rsidP="00A70644">
      <w:pPr>
        <w:pStyle w:val="SemEspaamento"/>
        <w:jc w:val="center"/>
      </w:pPr>
      <w:r>
        <w:rPr>
          <w:noProof/>
          <w:lang w:eastAsia="pt-PT"/>
        </w:rPr>
        <w:drawing>
          <wp:inline distT="0" distB="0" distL="0" distR="0" wp14:anchorId="353E18ED" wp14:editId="2A4F12B7">
            <wp:extent cx="4210050" cy="1528826"/>
            <wp:effectExtent l="19050" t="0" r="0" b="0"/>
            <wp:docPr id="1" name="Picture 1" descr="Resultado de imagem para ispgay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esultado de imagem para ispgaya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5676" cy="15308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8595477" w14:textId="77777777" w:rsidR="00AB10D3" w:rsidRDefault="00AB10D3" w:rsidP="00304EE2">
      <w:pPr>
        <w:pStyle w:val="SemEspaamento"/>
      </w:pPr>
    </w:p>
    <w:p w14:paraId="660A0942" w14:textId="77777777" w:rsidR="00A70644" w:rsidRPr="00A03651" w:rsidRDefault="00A70644" w:rsidP="00A70644">
      <w:pPr>
        <w:pStyle w:val="SemEspaamento"/>
        <w:jc w:val="center"/>
        <w:rPr>
          <w:rFonts w:cs="Times New Roman"/>
          <w:b/>
          <w:sz w:val="32"/>
          <w:szCs w:val="32"/>
        </w:rPr>
      </w:pPr>
      <w:r w:rsidRPr="00A03651">
        <w:rPr>
          <w:rFonts w:cs="Times New Roman"/>
          <w:b/>
          <w:sz w:val="32"/>
          <w:szCs w:val="32"/>
        </w:rPr>
        <w:t>Escola Superior de Ciência e Tecnologia</w:t>
      </w:r>
    </w:p>
    <w:p w14:paraId="0BC579D0" w14:textId="77777777" w:rsidR="00A70644" w:rsidRDefault="00A70644" w:rsidP="00A70644">
      <w:pPr>
        <w:pStyle w:val="SemEspaamento"/>
        <w:jc w:val="center"/>
        <w:rPr>
          <w:rFonts w:cs="Times New Roman"/>
          <w:sz w:val="32"/>
          <w:szCs w:val="32"/>
        </w:rPr>
      </w:pPr>
    </w:p>
    <w:p w14:paraId="31DECE7F" w14:textId="47448C2B" w:rsidR="00A70644" w:rsidRPr="00A03651" w:rsidRDefault="00F76830" w:rsidP="00F76830">
      <w:pPr>
        <w:pStyle w:val="SemEspaamen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C</w:t>
      </w:r>
      <w:r w:rsidR="004E1BB4">
        <w:rPr>
          <w:rFonts w:cs="Times New Roman"/>
          <w:b/>
          <w:sz w:val="28"/>
          <w:szCs w:val="28"/>
        </w:rPr>
        <w:t xml:space="preserve">TeSP </w:t>
      </w:r>
      <w:r w:rsidR="003752F3">
        <w:rPr>
          <w:rFonts w:cs="Times New Roman"/>
          <w:b/>
          <w:sz w:val="28"/>
          <w:szCs w:val="28"/>
        </w:rPr>
        <w:t>RSI / TPSI</w:t>
      </w:r>
    </w:p>
    <w:p w14:paraId="4BA49EE0" w14:textId="77777777" w:rsidR="00A70644" w:rsidRPr="00A03651" w:rsidRDefault="00A70644" w:rsidP="00A70644">
      <w:pPr>
        <w:pStyle w:val="SemEspaamento"/>
        <w:jc w:val="center"/>
        <w:rPr>
          <w:rFonts w:cs="Times New Roman"/>
          <w:b/>
          <w:sz w:val="28"/>
          <w:szCs w:val="28"/>
        </w:rPr>
      </w:pPr>
    </w:p>
    <w:p w14:paraId="056FCED2" w14:textId="5D09B7D9" w:rsidR="00A70644" w:rsidRPr="003752F3" w:rsidRDefault="006971F0" w:rsidP="00A70644">
      <w:pPr>
        <w:pStyle w:val="SemEspaamento"/>
        <w:jc w:val="center"/>
        <w:rPr>
          <w:rFonts w:cs="Times New Roman"/>
          <w:b/>
          <w:sz w:val="28"/>
          <w:szCs w:val="28"/>
        </w:rPr>
      </w:pPr>
      <w:r w:rsidRPr="003752F3">
        <w:rPr>
          <w:rFonts w:cs="Times New Roman"/>
          <w:b/>
          <w:sz w:val="28"/>
          <w:szCs w:val="28"/>
        </w:rPr>
        <w:t>20</w:t>
      </w:r>
      <w:r w:rsidR="003752F3">
        <w:rPr>
          <w:rFonts w:cs="Times New Roman"/>
          <w:b/>
          <w:sz w:val="28"/>
          <w:szCs w:val="28"/>
        </w:rPr>
        <w:t>2</w:t>
      </w:r>
      <w:r w:rsidR="00A44E73">
        <w:rPr>
          <w:rFonts w:cs="Times New Roman"/>
          <w:b/>
          <w:sz w:val="28"/>
          <w:szCs w:val="28"/>
        </w:rPr>
        <w:t>2</w:t>
      </w:r>
      <w:r w:rsidR="00F76830" w:rsidRPr="003752F3">
        <w:rPr>
          <w:rFonts w:cs="Times New Roman"/>
          <w:b/>
          <w:sz w:val="28"/>
          <w:szCs w:val="28"/>
        </w:rPr>
        <w:t>/20</w:t>
      </w:r>
      <w:r w:rsidR="003752F3">
        <w:rPr>
          <w:rFonts w:cs="Times New Roman"/>
          <w:b/>
          <w:sz w:val="28"/>
          <w:szCs w:val="28"/>
        </w:rPr>
        <w:t>2</w:t>
      </w:r>
      <w:r w:rsidR="00A44E73">
        <w:rPr>
          <w:rFonts w:cs="Times New Roman"/>
          <w:b/>
          <w:sz w:val="28"/>
          <w:szCs w:val="28"/>
        </w:rPr>
        <w:t>3</w:t>
      </w:r>
    </w:p>
    <w:p w14:paraId="2D5E00CB" w14:textId="77777777" w:rsidR="00A70644" w:rsidRPr="003752F3" w:rsidRDefault="00A70644" w:rsidP="00A70644">
      <w:pPr>
        <w:pStyle w:val="SemEspaamento"/>
        <w:jc w:val="center"/>
        <w:rPr>
          <w:rFonts w:cs="Times New Roman"/>
          <w:sz w:val="28"/>
          <w:szCs w:val="28"/>
        </w:rPr>
      </w:pPr>
    </w:p>
    <w:p w14:paraId="0A512F8F" w14:textId="2BF2904B" w:rsidR="00A93BA2" w:rsidRPr="003752F3" w:rsidRDefault="00A44E73" w:rsidP="00A70644">
      <w:pPr>
        <w:pStyle w:val="SemEspaamento"/>
        <w:jc w:val="center"/>
        <w:rPr>
          <w:rFonts w:cs="Times New Roman"/>
          <w:sz w:val="28"/>
          <w:szCs w:val="28"/>
        </w:rPr>
      </w:pPr>
      <w:r>
        <w:rPr>
          <w:noProof/>
        </w:rPr>
        <w:drawing>
          <wp:inline distT="0" distB="0" distL="0" distR="0" wp14:anchorId="7AD4EA77" wp14:editId="1EC0F8E0">
            <wp:extent cx="5400040" cy="2474595"/>
            <wp:effectExtent l="0" t="0" r="0" b="0"/>
            <wp:docPr id="2" name="Imagem 2" descr="A cibersegurança e a sua importância na proteção dos dados - Neoenerg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A cibersegurança e a sua importância na proteção dos dados - Neoenergia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2474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9A432F" w14:textId="77777777" w:rsidR="00A70644" w:rsidRPr="003752F3" w:rsidRDefault="00A70644" w:rsidP="00A70644">
      <w:pPr>
        <w:pStyle w:val="SemEspaamento"/>
        <w:jc w:val="center"/>
        <w:rPr>
          <w:rFonts w:cs="Times New Roman"/>
          <w:sz w:val="28"/>
          <w:szCs w:val="28"/>
        </w:rPr>
      </w:pPr>
    </w:p>
    <w:p w14:paraId="241051CB" w14:textId="16041796" w:rsidR="00A70644" w:rsidRPr="000F3567" w:rsidRDefault="000F3567" w:rsidP="00A70644">
      <w:pPr>
        <w:pStyle w:val="SemEspaamento"/>
        <w:jc w:val="center"/>
        <w:rPr>
          <w:rFonts w:cs="Times New Roman"/>
          <w:b/>
          <w:i/>
          <w:sz w:val="40"/>
          <w:szCs w:val="40"/>
        </w:rPr>
      </w:pPr>
      <w:r w:rsidRPr="000F3567">
        <w:rPr>
          <w:rFonts w:cs="Times New Roman"/>
          <w:b/>
          <w:i/>
          <w:sz w:val="40"/>
          <w:szCs w:val="40"/>
        </w:rPr>
        <w:t>Segurança</w:t>
      </w:r>
      <w:r w:rsidR="006C0786">
        <w:rPr>
          <w:rFonts w:cs="Times New Roman"/>
          <w:b/>
          <w:i/>
          <w:sz w:val="40"/>
          <w:szCs w:val="40"/>
        </w:rPr>
        <w:t xml:space="preserve"> de Redes Informáticas</w:t>
      </w:r>
    </w:p>
    <w:p w14:paraId="211EABEB" w14:textId="77777777" w:rsidR="00A70644" w:rsidRPr="000F3567" w:rsidRDefault="00A70644" w:rsidP="00A70644">
      <w:pPr>
        <w:pStyle w:val="SemEspaamento"/>
        <w:jc w:val="center"/>
        <w:rPr>
          <w:rFonts w:cs="Times New Roman"/>
          <w:b/>
          <w:i/>
          <w:sz w:val="28"/>
          <w:szCs w:val="28"/>
        </w:rPr>
      </w:pPr>
    </w:p>
    <w:p w14:paraId="30B621AD" w14:textId="77777777" w:rsidR="00A70644" w:rsidRPr="000F3567" w:rsidRDefault="00A70644" w:rsidP="00A70644">
      <w:pPr>
        <w:pStyle w:val="SemEspaamento"/>
        <w:jc w:val="center"/>
        <w:rPr>
          <w:rFonts w:cs="Times New Roman"/>
          <w:sz w:val="28"/>
          <w:szCs w:val="28"/>
        </w:rPr>
      </w:pPr>
    </w:p>
    <w:p w14:paraId="5636B261" w14:textId="77777777" w:rsidR="00A70644" w:rsidRDefault="00A70644" w:rsidP="00A70644">
      <w:pPr>
        <w:pStyle w:val="SemEspaamento"/>
        <w:jc w:val="center"/>
        <w:rPr>
          <w:rFonts w:cs="Times New Roman"/>
          <w:sz w:val="28"/>
          <w:szCs w:val="28"/>
        </w:rPr>
      </w:pPr>
      <w:r>
        <w:rPr>
          <w:rFonts w:cs="Times New Roman"/>
          <w:sz w:val="28"/>
          <w:szCs w:val="28"/>
        </w:rPr>
        <w:t>Alunos:</w:t>
      </w:r>
    </w:p>
    <w:p w14:paraId="0B66067D" w14:textId="77777777" w:rsidR="00A93BA2" w:rsidRDefault="00A93BA2" w:rsidP="00A70644">
      <w:pPr>
        <w:pStyle w:val="SemEspaamento"/>
        <w:jc w:val="center"/>
        <w:rPr>
          <w:rFonts w:cs="Times New Roman"/>
          <w:sz w:val="28"/>
          <w:szCs w:val="28"/>
        </w:rPr>
      </w:pPr>
    </w:p>
    <w:p w14:paraId="64139551" w14:textId="760EDA11" w:rsidR="00A70644" w:rsidRDefault="00121DF1" w:rsidP="00A70644">
      <w:pPr>
        <w:pStyle w:val="SemEspaamento"/>
        <w:jc w:val="center"/>
        <w:rPr>
          <w:rFonts w:cs="Times New Roman"/>
          <w:sz w:val="28"/>
          <w:szCs w:val="28"/>
        </w:rPr>
      </w:pPr>
      <w:r>
        <w:rPr>
          <w:rFonts w:cs="Times New Roman"/>
          <w:sz w:val="28"/>
          <w:szCs w:val="28"/>
        </w:rPr>
        <w:t>Miguel Magalhães</w:t>
      </w:r>
      <w:r w:rsidR="00A70644">
        <w:rPr>
          <w:rFonts w:cs="Times New Roman"/>
          <w:sz w:val="28"/>
          <w:szCs w:val="28"/>
        </w:rPr>
        <w:t xml:space="preserve"> (</w:t>
      </w:r>
      <w:r>
        <w:rPr>
          <w:rFonts w:cs="Times New Roman"/>
          <w:sz w:val="28"/>
          <w:szCs w:val="28"/>
        </w:rPr>
        <w:t>Nº2021103166</w:t>
      </w:r>
      <w:r w:rsidR="00A70644">
        <w:rPr>
          <w:rFonts w:cs="Times New Roman"/>
          <w:sz w:val="28"/>
          <w:szCs w:val="28"/>
        </w:rPr>
        <w:t>)</w:t>
      </w:r>
    </w:p>
    <w:p w14:paraId="5E542F32" w14:textId="7CEEC534" w:rsidR="00F76830" w:rsidRDefault="00121DF1" w:rsidP="00F76830">
      <w:pPr>
        <w:pStyle w:val="SemEspaamento"/>
        <w:jc w:val="center"/>
        <w:rPr>
          <w:rFonts w:cs="Times New Roman"/>
          <w:sz w:val="28"/>
          <w:szCs w:val="28"/>
        </w:rPr>
      </w:pPr>
      <w:r>
        <w:rPr>
          <w:rFonts w:cs="Times New Roman"/>
          <w:sz w:val="28"/>
          <w:szCs w:val="28"/>
        </w:rPr>
        <w:t>Rui Reis</w:t>
      </w:r>
      <w:r w:rsidR="00F76830">
        <w:rPr>
          <w:rFonts w:cs="Times New Roman"/>
          <w:sz w:val="28"/>
          <w:szCs w:val="28"/>
        </w:rPr>
        <w:t xml:space="preserve"> (</w:t>
      </w:r>
      <w:r>
        <w:rPr>
          <w:rFonts w:cs="Times New Roman"/>
          <w:sz w:val="28"/>
          <w:szCs w:val="28"/>
        </w:rPr>
        <w:t>Nº2021101434)</w:t>
      </w:r>
    </w:p>
    <w:p w14:paraId="5EA38B25" w14:textId="77777777" w:rsidR="00A70644" w:rsidRDefault="00A70644" w:rsidP="00A70644">
      <w:pPr>
        <w:pStyle w:val="SemEspaamento"/>
        <w:jc w:val="center"/>
        <w:rPr>
          <w:rFonts w:cs="Times New Roman"/>
          <w:sz w:val="28"/>
          <w:szCs w:val="28"/>
        </w:rPr>
      </w:pPr>
    </w:p>
    <w:p w14:paraId="37F4FAE4" w14:textId="77777777" w:rsidR="00A70644" w:rsidRDefault="00A70644" w:rsidP="00A70644">
      <w:pPr>
        <w:pStyle w:val="SemEspaamento"/>
        <w:jc w:val="center"/>
        <w:rPr>
          <w:rFonts w:cs="Times New Roman"/>
          <w:sz w:val="28"/>
          <w:szCs w:val="28"/>
        </w:rPr>
      </w:pPr>
    </w:p>
    <w:p w14:paraId="4C49BFAA" w14:textId="66C32DBA" w:rsidR="00A70644" w:rsidRDefault="00A70644" w:rsidP="00A70644">
      <w:pPr>
        <w:pStyle w:val="SemEspaamento"/>
        <w:jc w:val="center"/>
        <w:rPr>
          <w:rFonts w:cs="Times New Roman"/>
          <w:sz w:val="28"/>
          <w:szCs w:val="28"/>
        </w:rPr>
      </w:pPr>
      <w:r>
        <w:rPr>
          <w:rFonts w:cs="Times New Roman"/>
          <w:sz w:val="28"/>
          <w:szCs w:val="28"/>
        </w:rPr>
        <w:t xml:space="preserve">Docente: </w:t>
      </w:r>
      <w:r w:rsidR="00F76830">
        <w:rPr>
          <w:rFonts w:cs="Times New Roman"/>
          <w:sz w:val="28"/>
          <w:szCs w:val="28"/>
        </w:rPr>
        <w:t xml:space="preserve">Prof. </w:t>
      </w:r>
      <w:r w:rsidR="003752F3">
        <w:rPr>
          <w:rFonts w:cs="Times New Roman"/>
          <w:sz w:val="28"/>
          <w:szCs w:val="28"/>
        </w:rPr>
        <w:t>Henrique Teixeira</w:t>
      </w:r>
    </w:p>
    <w:p w14:paraId="444AB77F" w14:textId="77777777" w:rsidR="00A70644" w:rsidRDefault="00A70644" w:rsidP="00A70644">
      <w:pPr>
        <w:pStyle w:val="SemEspaamento"/>
        <w:jc w:val="center"/>
        <w:rPr>
          <w:rFonts w:cs="Times New Roman"/>
          <w:sz w:val="28"/>
          <w:szCs w:val="28"/>
        </w:rPr>
      </w:pPr>
    </w:p>
    <w:p w14:paraId="016E5BB5" w14:textId="77777777" w:rsidR="00F76830" w:rsidRDefault="00F76830" w:rsidP="00A70644">
      <w:pPr>
        <w:pStyle w:val="SemEspaamento"/>
        <w:jc w:val="center"/>
        <w:rPr>
          <w:rFonts w:cs="Times New Roman"/>
          <w:sz w:val="28"/>
          <w:szCs w:val="28"/>
        </w:rPr>
      </w:pPr>
    </w:p>
    <w:p w14:paraId="01C0D6B2" w14:textId="3D6E0346" w:rsidR="00A70644" w:rsidRDefault="00121DF1" w:rsidP="00A70644">
      <w:pPr>
        <w:pStyle w:val="SemEspaamento"/>
        <w:jc w:val="center"/>
        <w:rPr>
          <w:rFonts w:cs="Times New Roman"/>
          <w:sz w:val="28"/>
          <w:szCs w:val="28"/>
        </w:rPr>
      </w:pPr>
      <w:r>
        <w:rPr>
          <w:rFonts w:cs="Times New Roman"/>
          <w:sz w:val="28"/>
          <w:szCs w:val="28"/>
        </w:rPr>
        <w:t xml:space="preserve">19 </w:t>
      </w:r>
      <w:r w:rsidR="00C17DD9">
        <w:rPr>
          <w:rFonts w:cs="Times New Roman"/>
          <w:sz w:val="28"/>
          <w:szCs w:val="28"/>
        </w:rPr>
        <w:t>de Janeiro de 2023</w:t>
      </w:r>
    </w:p>
    <w:p w14:paraId="5DF91705" w14:textId="77777777" w:rsidR="00A70644" w:rsidRDefault="00A70644" w:rsidP="00A70644">
      <w:pPr>
        <w:pStyle w:val="SemEspaamento"/>
        <w:jc w:val="center"/>
        <w:rPr>
          <w:rFonts w:cs="Times New Roman"/>
          <w:sz w:val="28"/>
          <w:szCs w:val="28"/>
        </w:rPr>
      </w:pPr>
    </w:p>
    <w:p w14:paraId="37F51489" w14:textId="58650486" w:rsidR="006C0786" w:rsidRDefault="006C0786">
      <w:pPr>
        <w:spacing w:after="200" w:line="276" w:lineRule="auto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58379536" w14:textId="484FC0DA" w:rsidR="00A93BA2" w:rsidRDefault="00A03651" w:rsidP="002A6ECA">
      <w:pPr>
        <w:pStyle w:val="Ttulo1"/>
      </w:pPr>
      <w:bookmarkStart w:id="0" w:name="_Toc125034682"/>
      <w:r w:rsidRPr="00A70644">
        <w:lastRenderedPageBreak/>
        <w:t>Índice de Conteúdos</w:t>
      </w:r>
      <w:bookmarkEnd w:id="0"/>
    </w:p>
    <w:p w14:paraId="5FE5E3B0" w14:textId="77777777" w:rsidR="00C028A2" w:rsidRPr="00A93BA2" w:rsidRDefault="00C028A2" w:rsidP="00A93BA2"/>
    <w:p w14:paraId="5AF91746" w14:textId="2107322A" w:rsidR="002A6ECA" w:rsidRDefault="00993B7D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r w:rsidRPr="00A93BA2">
        <w:rPr>
          <w:b w:val="0"/>
        </w:rPr>
        <w:fldChar w:fldCharType="begin"/>
      </w:r>
      <w:r w:rsidR="00A93BA2" w:rsidRPr="00A93BA2">
        <w:rPr>
          <w:b w:val="0"/>
        </w:rPr>
        <w:instrText xml:space="preserve"> TOC \o "1-3" \h \z \t "Title;3;Subtitle;3" </w:instrText>
      </w:r>
      <w:r w:rsidRPr="00A93BA2">
        <w:rPr>
          <w:b w:val="0"/>
        </w:rPr>
        <w:fldChar w:fldCharType="separate"/>
      </w:r>
      <w:hyperlink w:anchor="_Toc125034682" w:history="1">
        <w:r w:rsidR="002A6ECA" w:rsidRPr="009157CD">
          <w:rPr>
            <w:rStyle w:val="Hiperligao"/>
          </w:rPr>
          <w:t>Índice de Conteúdos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682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2</w:t>
        </w:r>
        <w:r w:rsidR="002A6ECA">
          <w:rPr>
            <w:webHidden/>
          </w:rPr>
          <w:fldChar w:fldCharType="end"/>
        </w:r>
      </w:hyperlink>
    </w:p>
    <w:p w14:paraId="20FEBC76" w14:textId="5383B5BB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683" w:history="1">
        <w:r w:rsidR="002A6ECA" w:rsidRPr="009157CD">
          <w:rPr>
            <w:rStyle w:val="Hiperligao"/>
          </w:rPr>
          <w:t>Índice de figuras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683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3</w:t>
        </w:r>
        <w:r w:rsidR="002A6ECA">
          <w:rPr>
            <w:webHidden/>
          </w:rPr>
          <w:fldChar w:fldCharType="end"/>
        </w:r>
      </w:hyperlink>
    </w:p>
    <w:p w14:paraId="6790C126" w14:textId="63B1C2E7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684" w:history="1">
        <w:r w:rsidR="002A6ECA" w:rsidRPr="009157CD">
          <w:rPr>
            <w:rStyle w:val="Hiperligao"/>
          </w:rPr>
          <w:t>Abreviaturas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684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4</w:t>
        </w:r>
        <w:r w:rsidR="002A6ECA">
          <w:rPr>
            <w:webHidden/>
          </w:rPr>
          <w:fldChar w:fldCharType="end"/>
        </w:r>
      </w:hyperlink>
    </w:p>
    <w:p w14:paraId="374EB72E" w14:textId="4A221706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685" w:history="1">
        <w:r w:rsidR="002A6ECA" w:rsidRPr="009157CD">
          <w:rPr>
            <w:rStyle w:val="Hiperligao"/>
          </w:rPr>
          <w:t>Glossário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685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5</w:t>
        </w:r>
        <w:r w:rsidR="002A6ECA">
          <w:rPr>
            <w:webHidden/>
          </w:rPr>
          <w:fldChar w:fldCharType="end"/>
        </w:r>
      </w:hyperlink>
    </w:p>
    <w:p w14:paraId="61D63A86" w14:textId="03F4CD5A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686" w:history="1">
        <w:r w:rsidR="002A6ECA" w:rsidRPr="009157CD">
          <w:rPr>
            <w:rStyle w:val="Hiperligao"/>
          </w:rPr>
          <w:t>Introdução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686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6</w:t>
        </w:r>
        <w:r w:rsidR="002A6ECA">
          <w:rPr>
            <w:webHidden/>
          </w:rPr>
          <w:fldChar w:fldCharType="end"/>
        </w:r>
      </w:hyperlink>
    </w:p>
    <w:p w14:paraId="72900636" w14:textId="20C908B6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87" w:history="1">
        <w:r w:rsidR="002A6ECA" w:rsidRPr="009157CD">
          <w:rPr>
            <w:rStyle w:val="Hiperligao"/>
            <w:noProof/>
          </w:rPr>
          <w:t>Enquadramento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87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6</w:t>
        </w:r>
        <w:r w:rsidR="002A6ECA">
          <w:rPr>
            <w:noProof/>
            <w:webHidden/>
          </w:rPr>
          <w:fldChar w:fldCharType="end"/>
        </w:r>
      </w:hyperlink>
    </w:p>
    <w:p w14:paraId="1A4B362A" w14:textId="08A352CA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88" w:history="1">
        <w:r w:rsidR="002A6ECA" w:rsidRPr="009157CD">
          <w:rPr>
            <w:rStyle w:val="Hiperligao"/>
            <w:noProof/>
          </w:rPr>
          <w:t>Objetivos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88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6</w:t>
        </w:r>
        <w:r w:rsidR="002A6ECA">
          <w:rPr>
            <w:noProof/>
            <w:webHidden/>
          </w:rPr>
          <w:fldChar w:fldCharType="end"/>
        </w:r>
      </w:hyperlink>
    </w:p>
    <w:p w14:paraId="52699624" w14:textId="66BAE86F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89" w:history="1">
        <w:r w:rsidR="002A6ECA" w:rsidRPr="009157CD">
          <w:rPr>
            <w:rStyle w:val="Hiperligao"/>
            <w:noProof/>
          </w:rPr>
          <w:t>Estrutura do Relatório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89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6</w:t>
        </w:r>
        <w:r w:rsidR="002A6ECA">
          <w:rPr>
            <w:noProof/>
            <w:webHidden/>
          </w:rPr>
          <w:fldChar w:fldCharType="end"/>
        </w:r>
      </w:hyperlink>
    </w:p>
    <w:p w14:paraId="37B1B55A" w14:textId="15B1B47B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90" w:history="1">
        <w:r w:rsidR="002A6ECA" w:rsidRPr="009157CD">
          <w:rPr>
            <w:rStyle w:val="Hiperligao"/>
            <w:noProof/>
          </w:rPr>
          <w:t>Storytelling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90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6</w:t>
        </w:r>
        <w:r w:rsidR="002A6ECA">
          <w:rPr>
            <w:noProof/>
            <w:webHidden/>
          </w:rPr>
          <w:fldChar w:fldCharType="end"/>
        </w:r>
      </w:hyperlink>
    </w:p>
    <w:p w14:paraId="3787021B" w14:textId="1CE3CD08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691" w:history="1">
        <w:r w:rsidR="002A6ECA" w:rsidRPr="009157CD">
          <w:rPr>
            <w:rStyle w:val="Hiperligao"/>
          </w:rPr>
          <w:t>Cisco e Cisco Packet Tracer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691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7</w:t>
        </w:r>
        <w:r w:rsidR="002A6ECA">
          <w:rPr>
            <w:webHidden/>
          </w:rPr>
          <w:fldChar w:fldCharType="end"/>
        </w:r>
      </w:hyperlink>
    </w:p>
    <w:p w14:paraId="5168996E" w14:textId="5204E74E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92" w:history="1">
        <w:r w:rsidR="002A6ECA" w:rsidRPr="009157CD">
          <w:rPr>
            <w:rStyle w:val="Hiperligao"/>
            <w:noProof/>
          </w:rPr>
          <w:t>Cisco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92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7</w:t>
        </w:r>
        <w:r w:rsidR="002A6ECA">
          <w:rPr>
            <w:noProof/>
            <w:webHidden/>
          </w:rPr>
          <w:fldChar w:fldCharType="end"/>
        </w:r>
      </w:hyperlink>
    </w:p>
    <w:p w14:paraId="34D2DFB6" w14:textId="7470D5EE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93" w:history="1">
        <w:r w:rsidR="002A6ECA" w:rsidRPr="009157CD">
          <w:rPr>
            <w:rStyle w:val="Hiperligao"/>
            <w:noProof/>
          </w:rPr>
          <w:t>Cisco Packet Tracer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93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8</w:t>
        </w:r>
        <w:r w:rsidR="002A6ECA">
          <w:rPr>
            <w:noProof/>
            <w:webHidden/>
          </w:rPr>
          <w:fldChar w:fldCharType="end"/>
        </w:r>
      </w:hyperlink>
    </w:p>
    <w:p w14:paraId="18DD1F4A" w14:textId="5A4FC5D9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694" w:history="1">
        <w:r w:rsidR="002A6ECA" w:rsidRPr="009157CD">
          <w:rPr>
            <w:rStyle w:val="Hiperligao"/>
          </w:rPr>
          <w:t>Construção da Rede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694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9</w:t>
        </w:r>
        <w:r w:rsidR="002A6ECA">
          <w:rPr>
            <w:webHidden/>
          </w:rPr>
          <w:fldChar w:fldCharType="end"/>
        </w:r>
      </w:hyperlink>
    </w:p>
    <w:p w14:paraId="76060902" w14:textId="0065F71D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95" w:history="1">
        <w:r w:rsidR="002A6ECA" w:rsidRPr="009157CD">
          <w:rPr>
            <w:rStyle w:val="Hiperligao"/>
            <w:noProof/>
          </w:rPr>
          <w:t>Servidores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95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9</w:t>
        </w:r>
        <w:r w:rsidR="002A6ECA">
          <w:rPr>
            <w:noProof/>
            <w:webHidden/>
          </w:rPr>
          <w:fldChar w:fldCharType="end"/>
        </w:r>
      </w:hyperlink>
    </w:p>
    <w:p w14:paraId="60949B98" w14:textId="5A61D963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96" w:history="1">
        <w:r w:rsidR="002A6ECA" w:rsidRPr="009157CD">
          <w:rPr>
            <w:rStyle w:val="Hiperligao"/>
            <w:noProof/>
          </w:rPr>
          <w:t>Organização dos IP’s de cada departamento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96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0</w:t>
        </w:r>
        <w:r w:rsidR="002A6ECA">
          <w:rPr>
            <w:noProof/>
            <w:webHidden/>
          </w:rPr>
          <w:fldChar w:fldCharType="end"/>
        </w:r>
      </w:hyperlink>
    </w:p>
    <w:p w14:paraId="4021F873" w14:textId="2FB790E8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97" w:history="1">
        <w:r w:rsidR="002A6ECA" w:rsidRPr="009157CD">
          <w:rPr>
            <w:rStyle w:val="Hiperligao"/>
            <w:noProof/>
          </w:rPr>
          <w:t>Cisco Packet Tracer – Construção  do esquema de rede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97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0</w:t>
        </w:r>
        <w:r w:rsidR="002A6ECA">
          <w:rPr>
            <w:noProof/>
            <w:webHidden/>
          </w:rPr>
          <w:fldChar w:fldCharType="end"/>
        </w:r>
      </w:hyperlink>
    </w:p>
    <w:p w14:paraId="724532A2" w14:textId="79FFA465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698" w:history="1">
        <w:r w:rsidR="002A6ECA" w:rsidRPr="009157CD">
          <w:rPr>
            <w:rStyle w:val="Hiperligao"/>
            <w:noProof/>
          </w:rPr>
          <w:t>Planta do edifício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698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3</w:t>
        </w:r>
        <w:r w:rsidR="002A6ECA">
          <w:rPr>
            <w:noProof/>
            <w:webHidden/>
          </w:rPr>
          <w:fldChar w:fldCharType="end"/>
        </w:r>
      </w:hyperlink>
    </w:p>
    <w:p w14:paraId="63B46F67" w14:textId="02A9C7AB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699" w:history="1">
        <w:r w:rsidR="002A6ECA" w:rsidRPr="009157CD">
          <w:rPr>
            <w:rStyle w:val="Hiperligao"/>
          </w:rPr>
          <w:t>Configuração de redes e dispositivos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699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14</w:t>
        </w:r>
        <w:r w:rsidR="002A6ECA">
          <w:rPr>
            <w:webHidden/>
          </w:rPr>
          <w:fldChar w:fldCharType="end"/>
        </w:r>
      </w:hyperlink>
    </w:p>
    <w:p w14:paraId="1C22BAAE" w14:textId="0F32D56D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00" w:history="1">
        <w:r w:rsidR="002A6ECA" w:rsidRPr="009157CD">
          <w:rPr>
            <w:rStyle w:val="Hiperligao"/>
            <w:noProof/>
          </w:rPr>
          <w:t>VLAN’s - Configuração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00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4</w:t>
        </w:r>
        <w:r w:rsidR="002A6ECA">
          <w:rPr>
            <w:noProof/>
            <w:webHidden/>
          </w:rPr>
          <w:fldChar w:fldCharType="end"/>
        </w:r>
      </w:hyperlink>
    </w:p>
    <w:p w14:paraId="7B606D24" w14:textId="25332B8B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01" w:history="1"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01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5</w:t>
        </w:r>
        <w:r w:rsidR="002A6ECA">
          <w:rPr>
            <w:noProof/>
            <w:webHidden/>
          </w:rPr>
          <w:fldChar w:fldCharType="end"/>
        </w:r>
      </w:hyperlink>
    </w:p>
    <w:p w14:paraId="3D47E64E" w14:textId="0213A799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02" w:history="1">
        <w:r w:rsidR="002A6ECA" w:rsidRPr="009157CD">
          <w:rPr>
            <w:rStyle w:val="Hiperligao"/>
            <w:noProof/>
          </w:rPr>
          <w:t>wireless - Comunicações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02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6</w:t>
        </w:r>
        <w:r w:rsidR="002A6ECA">
          <w:rPr>
            <w:noProof/>
            <w:webHidden/>
          </w:rPr>
          <w:fldChar w:fldCharType="end"/>
        </w:r>
      </w:hyperlink>
    </w:p>
    <w:p w14:paraId="0A5B0B4A" w14:textId="7D0A33D8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703" w:history="1"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703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16</w:t>
        </w:r>
        <w:r w:rsidR="002A6ECA">
          <w:rPr>
            <w:webHidden/>
          </w:rPr>
          <w:fldChar w:fldCharType="end"/>
        </w:r>
      </w:hyperlink>
    </w:p>
    <w:p w14:paraId="61CCDE43" w14:textId="793E9DA5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704" w:history="1">
        <w:r w:rsidR="002A6ECA" w:rsidRPr="009157CD">
          <w:rPr>
            <w:rStyle w:val="Hiperligao"/>
          </w:rPr>
          <w:t>Exemplo – Página Web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704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17</w:t>
        </w:r>
        <w:r w:rsidR="002A6ECA">
          <w:rPr>
            <w:webHidden/>
          </w:rPr>
          <w:fldChar w:fldCharType="end"/>
        </w:r>
      </w:hyperlink>
    </w:p>
    <w:p w14:paraId="0B779C04" w14:textId="1D2AFA28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705" w:history="1"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705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17</w:t>
        </w:r>
        <w:r w:rsidR="002A6ECA">
          <w:rPr>
            <w:webHidden/>
          </w:rPr>
          <w:fldChar w:fldCharType="end"/>
        </w:r>
      </w:hyperlink>
    </w:p>
    <w:p w14:paraId="06A8F99B" w14:textId="6356DB90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706" w:history="1">
        <w:r w:rsidR="002A6ECA" w:rsidRPr="009157CD">
          <w:rPr>
            <w:rStyle w:val="Hiperligao"/>
          </w:rPr>
          <w:t>Riscos e Desafios de Segurança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706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18</w:t>
        </w:r>
        <w:r w:rsidR="002A6ECA">
          <w:rPr>
            <w:webHidden/>
          </w:rPr>
          <w:fldChar w:fldCharType="end"/>
        </w:r>
      </w:hyperlink>
    </w:p>
    <w:p w14:paraId="1B7C72F9" w14:textId="1953359D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07" w:history="1">
        <w:r w:rsidR="002A6ECA" w:rsidRPr="009157CD">
          <w:rPr>
            <w:rStyle w:val="Hiperligao"/>
            <w:noProof/>
          </w:rPr>
          <w:t>Phishing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07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8</w:t>
        </w:r>
        <w:r w:rsidR="002A6ECA">
          <w:rPr>
            <w:noProof/>
            <w:webHidden/>
          </w:rPr>
          <w:fldChar w:fldCharType="end"/>
        </w:r>
      </w:hyperlink>
    </w:p>
    <w:p w14:paraId="10536EC3" w14:textId="37717330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08" w:history="1">
        <w:r w:rsidR="002A6ECA" w:rsidRPr="009157CD">
          <w:rPr>
            <w:rStyle w:val="Hiperligao"/>
            <w:noProof/>
          </w:rPr>
          <w:t>Ransomware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08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8</w:t>
        </w:r>
        <w:r w:rsidR="002A6ECA">
          <w:rPr>
            <w:noProof/>
            <w:webHidden/>
          </w:rPr>
          <w:fldChar w:fldCharType="end"/>
        </w:r>
      </w:hyperlink>
    </w:p>
    <w:p w14:paraId="6BCCDA12" w14:textId="015506F8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09" w:history="1">
        <w:r w:rsidR="002A6ECA" w:rsidRPr="009157CD">
          <w:rPr>
            <w:rStyle w:val="Hiperligao"/>
            <w:noProof/>
          </w:rPr>
          <w:t>Armazenamento inseguro de dados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09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9</w:t>
        </w:r>
        <w:r w:rsidR="002A6ECA">
          <w:rPr>
            <w:noProof/>
            <w:webHidden/>
          </w:rPr>
          <w:fldChar w:fldCharType="end"/>
        </w:r>
      </w:hyperlink>
    </w:p>
    <w:p w14:paraId="2CD6DD53" w14:textId="2F7FA33B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10" w:history="1">
        <w:r w:rsidR="002A6ECA" w:rsidRPr="009157CD">
          <w:rPr>
            <w:rStyle w:val="Hiperligao"/>
            <w:noProof/>
          </w:rPr>
          <w:t>Uso indevido de Dados pessoais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10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9</w:t>
        </w:r>
        <w:r w:rsidR="002A6ECA">
          <w:rPr>
            <w:noProof/>
            <w:webHidden/>
          </w:rPr>
          <w:fldChar w:fldCharType="end"/>
        </w:r>
      </w:hyperlink>
    </w:p>
    <w:p w14:paraId="49F58B80" w14:textId="49856860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11" w:history="1">
        <w:r w:rsidR="002A6ECA" w:rsidRPr="009157CD">
          <w:rPr>
            <w:rStyle w:val="Hiperligao"/>
            <w:noProof/>
          </w:rPr>
          <w:t>Acesso não autorizado a dados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11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20</w:t>
        </w:r>
        <w:r w:rsidR="002A6ECA">
          <w:rPr>
            <w:noProof/>
            <w:webHidden/>
          </w:rPr>
          <w:fldChar w:fldCharType="end"/>
        </w:r>
      </w:hyperlink>
    </w:p>
    <w:p w14:paraId="6BF578E0" w14:textId="4E0017B6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12" w:history="1">
        <w:r w:rsidR="002A6ECA" w:rsidRPr="009157CD">
          <w:rPr>
            <w:rStyle w:val="Hiperligao"/>
            <w:noProof/>
          </w:rPr>
          <w:t>Roubo de dados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12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20</w:t>
        </w:r>
        <w:r w:rsidR="002A6ECA">
          <w:rPr>
            <w:noProof/>
            <w:webHidden/>
          </w:rPr>
          <w:fldChar w:fldCharType="end"/>
        </w:r>
      </w:hyperlink>
    </w:p>
    <w:p w14:paraId="432B1F3D" w14:textId="68E9D274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713" w:history="1">
        <w:r w:rsidR="002A6ECA" w:rsidRPr="009157CD">
          <w:rPr>
            <w:rStyle w:val="Hiperligao"/>
          </w:rPr>
          <w:t>Bibliografia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713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21</w:t>
        </w:r>
        <w:r w:rsidR="002A6ECA">
          <w:rPr>
            <w:webHidden/>
          </w:rPr>
          <w:fldChar w:fldCharType="end"/>
        </w:r>
      </w:hyperlink>
    </w:p>
    <w:p w14:paraId="685A365B" w14:textId="22E85952" w:rsidR="002A6ECA" w:rsidRDefault="00000000">
      <w:pPr>
        <w:pStyle w:val="ndice1"/>
        <w:rPr>
          <w:rFonts w:asciiTheme="minorHAnsi" w:eastAsiaTheme="minorEastAsia" w:hAnsiTheme="minorHAnsi" w:cstheme="minorBidi"/>
          <w:b w:val="0"/>
          <w:lang w:val="pt-PT" w:eastAsia="pt-PT"/>
        </w:rPr>
      </w:pPr>
      <w:hyperlink w:anchor="_Toc125034714" w:history="1">
        <w:r w:rsidR="002A6ECA" w:rsidRPr="009157CD">
          <w:rPr>
            <w:rStyle w:val="Hiperligao"/>
          </w:rPr>
          <w:t>Anexos</w:t>
        </w:r>
        <w:r w:rsidR="002A6ECA">
          <w:rPr>
            <w:webHidden/>
          </w:rPr>
          <w:tab/>
        </w:r>
        <w:r w:rsidR="002A6ECA">
          <w:rPr>
            <w:webHidden/>
          </w:rPr>
          <w:fldChar w:fldCharType="begin"/>
        </w:r>
        <w:r w:rsidR="002A6ECA">
          <w:rPr>
            <w:webHidden/>
          </w:rPr>
          <w:instrText xml:space="preserve"> PAGEREF _Toc125034714 \h </w:instrText>
        </w:r>
        <w:r w:rsidR="002A6ECA">
          <w:rPr>
            <w:webHidden/>
          </w:rPr>
        </w:r>
        <w:r w:rsidR="002A6ECA">
          <w:rPr>
            <w:webHidden/>
          </w:rPr>
          <w:fldChar w:fldCharType="separate"/>
        </w:r>
        <w:r w:rsidR="00717B4D">
          <w:rPr>
            <w:webHidden/>
          </w:rPr>
          <w:t>22</w:t>
        </w:r>
        <w:r w:rsidR="002A6ECA">
          <w:rPr>
            <w:webHidden/>
          </w:rPr>
          <w:fldChar w:fldCharType="end"/>
        </w:r>
      </w:hyperlink>
    </w:p>
    <w:p w14:paraId="67E44109" w14:textId="01B94DEE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15" w:history="1">
        <w:r w:rsidR="002A6ECA" w:rsidRPr="009157CD">
          <w:rPr>
            <w:rStyle w:val="Hiperligao"/>
            <w:noProof/>
          </w:rPr>
          <w:t>Mapa de Riscos em redes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15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22</w:t>
        </w:r>
        <w:r w:rsidR="002A6ECA">
          <w:rPr>
            <w:noProof/>
            <w:webHidden/>
          </w:rPr>
          <w:fldChar w:fldCharType="end"/>
        </w:r>
      </w:hyperlink>
    </w:p>
    <w:p w14:paraId="3A9FD966" w14:textId="467F347F" w:rsidR="002A6ECA" w:rsidRDefault="00000000">
      <w:pPr>
        <w:pStyle w:val="ndice2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w:anchor="_Toc125034716" w:history="1">
        <w:r w:rsidR="002A6ECA" w:rsidRPr="009157CD">
          <w:rPr>
            <w:rStyle w:val="Hiperligao"/>
            <w:noProof/>
          </w:rPr>
          <w:t>Mapa de riscos de segurança da  empresa RMTech</w:t>
        </w:r>
        <w:r w:rsidR="002A6ECA">
          <w:rPr>
            <w:noProof/>
            <w:webHidden/>
          </w:rPr>
          <w:tab/>
        </w:r>
        <w:r w:rsidR="002A6ECA">
          <w:rPr>
            <w:noProof/>
            <w:webHidden/>
          </w:rPr>
          <w:fldChar w:fldCharType="begin"/>
        </w:r>
        <w:r w:rsidR="002A6ECA">
          <w:rPr>
            <w:noProof/>
            <w:webHidden/>
          </w:rPr>
          <w:instrText xml:space="preserve"> PAGEREF _Toc125034716 \h </w:instrText>
        </w:r>
        <w:r w:rsidR="002A6ECA">
          <w:rPr>
            <w:noProof/>
            <w:webHidden/>
          </w:rPr>
        </w:r>
        <w:r w:rsidR="002A6ECA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23</w:t>
        </w:r>
        <w:r w:rsidR="002A6ECA">
          <w:rPr>
            <w:noProof/>
            <w:webHidden/>
          </w:rPr>
          <w:fldChar w:fldCharType="end"/>
        </w:r>
      </w:hyperlink>
    </w:p>
    <w:p w14:paraId="29DE8CB5" w14:textId="37B3C164" w:rsidR="001C5F65" w:rsidRPr="002A6ECA" w:rsidRDefault="00993B7D" w:rsidP="002A6ECA">
      <w:pPr>
        <w:pStyle w:val="Ttulo1"/>
        <w:rPr>
          <w:rFonts w:cs="Times New Roman"/>
          <w:sz w:val="24"/>
          <w:szCs w:val="24"/>
        </w:rPr>
      </w:pPr>
      <w:r w:rsidRPr="00A93BA2">
        <w:rPr>
          <w:rFonts w:cs="Times New Roman"/>
          <w:sz w:val="24"/>
          <w:szCs w:val="24"/>
        </w:rPr>
        <w:lastRenderedPageBreak/>
        <w:fldChar w:fldCharType="end"/>
      </w:r>
    </w:p>
    <w:p w14:paraId="4C1854C2" w14:textId="5F695D14" w:rsidR="00665FDC" w:rsidRDefault="00665FDC" w:rsidP="00665FDC">
      <w:pPr>
        <w:pStyle w:val="Ttulo1"/>
      </w:pPr>
      <w:bookmarkStart w:id="1" w:name="_Toc125034683"/>
      <w:r>
        <w:t>Índice de figuras</w:t>
      </w:r>
      <w:bookmarkEnd w:id="1"/>
      <w:r>
        <w:t xml:space="preserve"> </w:t>
      </w:r>
    </w:p>
    <w:p w14:paraId="155F6F3F" w14:textId="77777777" w:rsidR="00665FDC" w:rsidRDefault="00665FDC" w:rsidP="00665FDC">
      <w:pPr>
        <w:pStyle w:val="ndicedeilustraes"/>
        <w:tabs>
          <w:tab w:val="right" w:leader="dot" w:pos="8494"/>
        </w:tabs>
        <w:spacing w:line="720" w:lineRule="auto"/>
      </w:pPr>
    </w:p>
    <w:p w14:paraId="0F50EB07" w14:textId="425C6361" w:rsidR="00C028A2" w:rsidRPr="00C028A2" w:rsidRDefault="00665FDC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r w:rsidRPr="00C028A2">
        <w:fldChar w:fldCharType="begin"/>
      </w:r>
      <w:r w:rsidRPr="00C028A2">
        <w:instrText xml:space="preserve"> TOC \h \z \c "Figura" </w:instrText>
      </w:r>
      <w:r w:rsidRPr="00C028A2">
        <w:fldChar w:fldCharType="separate"/>
      </w:r>
      <w:hyperlink r:id="rId10" w:anchor="_Toc125032344" w:history="1">
        <w:r w:rsidR="00C028A2" w:rsidRPr="00C028A2">
          <w:rPr>
            <w:rStyle w:val="Hiperligao"/>
            <w:noProof/>
          </w:rPr>
          <w:t>Figura 1.: Definição de Voip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44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7</w:t>
        </w:r>
        <w:r w:rsidR="00C028A2" w:rsidRPr="00C028A2">
          <w:rPr>
            <w:noProof/>
            <w:webHidden/>
          </w:rPr>
          <w:fldChar w:fldCharType="end"/>
        </w:r>
      </w:hyperlink>
    </w:p>
    <w:p w14:paraId="2E55369F" w14:textId="2F24FC28" w:rsidR="00C028A2" w:rsidRPr="00C028A2" w:rsidRDefault="00000000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r:id="rId11" w:anchor="_Toc125032345" w:history="1">
        <w:r w:rsidR="00C028A2" w:rsidRPr="00C028A2">
          <w:rPr>
            <w:rStyle w:val="Hiperligao"/>
            <w:noProof/>
          </w:rPr>
          <w:t>Figura 2.: Cisco Packet Tracer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45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8</w:t>
        </w:r>
        <w:r w:rsidR="00C028A2" w:rsidRPr="00C028A2">
          <w:rPr>
            <w:noProof/>
            <w:webHidden/>
          </w:rPr>
          <w:fldChar w:fldCharType="end"/>
        </w:r>
      </w:hyperlink>
    </w:p>
    <w:p w14:paraId="161D4BC1" w14:textId="12BD6653" w:rsidR="00C028A2" w:rsidRPr="00C028A2" w:rsidRDefault="00000000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r:id="rId12" w:anchor="_Toc125032346" w:history="1">
        <w:r w:rsidR="00C028A2" w:rsidRPr="00C028A2">
          <w:rPr>
            <w:rStyle w:val="Hiperligao"/>
            <w:noProof/>
          </w:rPr>
          <w:t>Figura 3.: Sala de servidores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46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9</w:t>
        </w:r>
        <w:r w:rsidR="00C028A2" w:rsidRPr="00C028A2">
          <w:rPr>
            <w:noProof/>
            <w:webHidden/>
          </w:rPr>
          <w:fldChar w:fldCharType="end"/>
        </w:r>
      </w:hyperlink>
    </w:p>
    <w:p w14:paraId="7CEFE45B" w14:textId="55EE62F7" w:rsidR="00C028A2" w:rsidRPr="00C028A2" w:rsidRDefault="00000000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r:id="rId13" w:anchor="_Toc125032347" w:history="1">
        <w:r w:rsidR="00C028A2" w:rsidRPr="00C028A2">
          <w:rPr>
            <w:rStyle w:val="Hiperligao"/>
            <w:noProof/>
          </w:rPr>
          <w:t>Figura 4.: Planta do piso da sala de servidores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47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9</w:t>
        </w:r>
        <w:r w:rsidR="00C028A2" w:rsidRPr="00C028A2">
          <w:rPr>
            <w:noProof/>
            <w:webHidden/>
          </w:rPr>
          <w:fldChar w:fldCharType="end"/>
        </w:r>
      </w:hyperlink>
    </w:p>
    <w:p w14:paraId="1A186E92" w14:textId="7ADA47F2" w:rsidR="00C028A2" w:rsidRPr="00C028A2" w:rsidRDefault="00000000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r:id="rId14" w:anchor="_Toc125032348" w:history="1">
        <w:r w:rsidR="00C028A2" w:rsidRPr="00C028A2">
          <w:rPr>
            <w:rStyle w:val="Hiperligao"/>
            <w:noProof/>
          </w:rPr>
          <w:t>Figura 5.: Esquema de Rede realizado na ferramenta Cisco Packet Tracer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48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2</w:t>
        </w:r>
        <w:r w:rsidR="00C028A2" w:rsidRPr="00C028A2">
          <w:rPr>
            <w:noProof/>
            <w:webHidden/>
          </w:rPr>
          <w:fldChar w:fldCharType="end"/>
        </w:r>
      </w:hyperlink>
    </w:p>
    <w:p w14:paraId="3656A617" w14:textId="5EAE1CBC" w:rsidR="00C028A2" w:rsidRPr="00C028A2" w:rsidRDefault="00000000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r:id="rId15" w:anchor="_Toc125032349" w:history="1">
        <w:r w:rsidR="00C028A2" w:rsidRPr="00C028A2">
          <w:rPr>
            <w:rStyle w:val="Hiperligao"/>
            <w:noProof/>
          </w:rPr>
          <w:t>Figura 6.: Planta do edifício da empresa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49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3</w:t>
        </w:r>
        <w:r w:rsidR="00C028A2" w:rsidRPr="00C028A2">
          <w:rPr>
            <w:noProof/>
            <w:webHidden/>
          </w:rPr>
          <w:fldChar w:fldCharType="end"/>
        </w:r>
      </w:hyperlink>
    </w:p>
    <w:p w14:paraId="352E8C09" w14:textId="554B99BD" w:rsidR="00C028A2" w:rsidRPr="00C028A2" w:rsidRDefault="00000000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r:id="rId16" w:anchor="_Toc125032350" w:history="1">
        <w:r w:rsidR="00C028A2" w:rsidRPr="00C028A2">
          <w:rPr>
            <w:rStyle w:val="Hiperligao"/>
            <w:noProof/>
          </w:rPr>
          <w:t>Figura 7.: Escala de segurança, em termos de rede Wireless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50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5</w:t>
        </w:r>
        <w:r w:rsidR="00C028A2" w:rsidRPr="00C028A2">
          <w:rPr>
            <w:noProof/>
            <w:webHidden/>
          </w:rPr>
          <w:fldChar w:fldCharType="end"/>
        </w:r>
      </w:hyperlink>
    </w:p>
    <w:p w14:paraId="55BEFA47" w14:textId="07851F4D" w:rsidR="00C028A2" w:rsidRPr="00C028A2" w:rsidRDefault="00000000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r:id="rId17" w:anchor="_Toc125032351" w:history="1">
        <w:r w:rsidR="00C028A2" w:rsidRPr="00C028A2">
          <w:rPr>
            <w:rStyle w:val="Hiperligao"/>
            <w:noProof/>
          </w:rPr>
          <w:t>Figura 8.: Demonstração, em passos, da configuração de uma dispositivo numa rede com segurança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51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6</w:t>
        </w:r>
        <w:r w:rsidR="00C028A2" w:rsidRPr="00C028A2">
          <w:rPr>
            <w:noProof/>
            <w:webHidden/>
          </w:rPr>
          <w:fldChar w:fldCharType="end"/>
        </w:r>
      </w:hyperlink>
    </w:p>
    <w:p w14:paraId="1A945ACD" w14:textId="5D6261F0" w:rsidR="00C028A2" w:rsidRPr="00C028A2" w:rsidRDefault="00000000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r:id="rId18" w:anchor="_Toc125032352" w:history="1">
        <w:r w:rsidR="00C028A2" w:rsidRPr="00C028A2">
          <w:rPr>
            <w:rStyle w:val="Hiperligao"/>
            <w:noProof/>
          </w:rPr>
          <w:t>Figura 9.: Exemplo da Criação de uma página Web através de um servidor Web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52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17</w:t>
        </w:r>
        <w:r w:rsidR="00C028A2" w:rsidRPr="00C028A2">
          <w:rPr>
            <w:noProof/>
            <w:webHidden/>
          </w:rPr>
          <w:fldChar w:fldCharType="end"/>
        </w:r>
      </w:hyperlink>
    </w:p>
    <w:p w14:paraId="486C1841" w14:textId="102077E5" w:rsidR="00C028A2" w:rsidRPr="00C028A2" w:rsidRDefault="00000000" w:rsidP="00C028A2">
      <w:pPr>
        <w:pStyle w:val="ndicedeilustraes"/>
        <w:tabs>
          <w:tab w:val="right" w:leader="dot" w:pos="8494"/>
        </w:tabs>
        <w:spacing w:line="720" w:lineRule="auto"/>
        <w:rPr>
          <w:rFonts w:asciiTheme="minorHAnsi" w:eastAsiaTheme="minorEastAsia" w:hAnsiTheme="minorHAnsi" w:cstheme="minorBidi"/>
          <w:noProof/>
          <w:szCs w:val="24"/>
          <w:lang w:eastAsia="pt-PT"/>
        </w:rPr>
      </w:pPr>
      <w:hyperlink r:id="rId19" w:anchor="_Toc125032353" w:history="1">
        <w:r w:rsidR="00C028A2" w:rsidRPr="00C028A2">
          <w:rPr>
            <w:rStyle w:val="Hiperligao"/>
            <w:noProof/>
          </w:rPr>
          <w:t>Figura 10.: Mapa de riscos de segurança.</w:t>
        </w:r>
        <w:r w:rsidR="00C028A2" w:rsidRPr="00C028A2">
          <w:rPr>
            <w:noProof/>
            <w:webHidden/>
          </w:rPr>
          <w:tab/>
        </w:r>
        <w:r w:rsidR="00C028A2" w:rsidRPr="00C028A2">
          <w:rPr>
            <w:noProof/>
            <w:webHidden/>
          </w:rPr>
          <w:fldChar w:fldCharType="begin"/>
        </w:r>
        <w:r w:rsidR="00C028A2" w:rsidRPr="00C028A2">
          <w:rPr>
            <w:noProof/>
            <w:webHidden/>
          </w:rPr>
          <w:instrText xml:space="preserve"> PAGEREF _Toc125032353 \h </w:instrText>
        </w:r>
        <w:r w:rsidR="00C028A2" w:rsidRPr="00C028A2">
          <w:rPr>
            <w:noProof/>
            <w:webHidden/>
          </w:rPr>
        </w:r>
        <w:r w:rsidR="00C028A2" w:rsidRPr="00C028A2">
          <w:rPr>
            <w:noProof/>
            <w:webHidden/>
          </w:rPr>
          <w:fldChar w:fldCharType="separate"/>
        </w:r>
        <w:r w:rsidR="00717B4D">
          <w:rPr>
            <w:noProof/>
            <w:webHidden/>
          </w:rPr>
          <w:t>23</w:t>
        </w:r>
        <w:r w:rsidR="00C028A2" w:rsidRPr="00C028A2">
          <w:rPr>
            <w:noProof/>
            <w:webHidden/>
          </w:rPr>
          <w:fldChar w:fldCharType="end"/>
        </w:r>
      </w:hyperlink>
    </w:p>
    <w:p w14:paraId="07D9A3DA" w14:textId="75EB4EC6" w:rsidR="001C5F65" w:rsidRPr="00C028A2" w:rsidRDefault="00665FDC" w:rsidP="00665FDC">
      <w:pPr>
        <w:spacing w:line="720" w:lineRule="auto"/>
      </w:pPr>
      <w:r w:rsidRPr="00C028A2">
        <w:fldChar w:fldCharType="end"/>
      </w:r>
    </w:p>
    <w:p w14:paraId="2C4C07F5" w14:textId="77777777" w:rsidR="001C5F65" w:rsidRDefault="001C5F65" w:rsidP="00D038BC"/>
    <w:p w14:paraId="77B332ED" w14:textId="77777777" w:rsidR="001C5F65" w:rsidRDefault="001C5F65" w:rsidP="00D038BC"/>
    <w:p w14:paraId="31E54138" w14:textId="7BDA1060" w:rsidR="00D038BC" w:rsidRDefault="00D038BC" w:rsidP="00D038BC">
      <w:pPr>
        <w:rPr>
          <w:spacing w:val="5"/>
          <w:sz w:val="36"/>
          <w:szCs w:val="36"/>
        </w:rPr>
      </w:pPr>
      <w:r>
        <w:br w:type="page"/>
      </w:r>
    </w:p>
    <w:p w14:paraId="5E14FAD0" w14:textId="77777777" w:rsidR="00EC452C" w:rsidRDefault="00D038BC" w:rsidP="00EC452C">
      <w:pPr>
        <w:pStyle w:val="Ttulo1"/>
      </w:pPr>
      <w:bookmarkStart w:id="2" w:name="_Toc125034684"/>
      <w:r w:rsidRPr="006C0786">
        <w:lastRenderedPageBreak/>
        <w:t>Abreviaturas</w:t>
      </w:r>
      <w:bookmarkEnd w:id="2"/>
    </w:p>
    <w:p w14:paraId="63EAFBB3" w14:textId="77777777" w:rsidR="00EC452C" w:rsidRDefault="00EC452C" w:rsidP="00EC452C">
      <w:pPr>
        <w:pStyle w:val="Ttulo1"/>
      </w:pPr>
    </w:p>
    <w:p w14:paraId="08AFE3B0" w14:textId="572C4410" w:rsidR="00EC452C" w:rsidRPr="00C030F4" w:rsidRDefault="00EC452C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</w:rPr>
      </w:pPr>
      <w:r>
        <w:t>IP</w:t>
      </w:r>
      <w:r w:rsidR="00C030F4">
        <w:t xml:space="preserve"> – Internet Protocol;</w:t>
      </w:r>
    </w:p>
    <w:p w14:paraId="583C0A94" w14:textId="77777777" w:rsidR="00C030F4" w:rsidRPr="00EC452C" w:rsidRDefault="00C030F4" w:rsidP="009377E4">
      <w:pPr>
        <w:pStyle w:val="PargrafodaLista"/>
        <w:tabs>
          <w:tab w:val="left" w:pos="1134"/>
        </w:tabs>
        <w:spacing w:line="360" w:lineRule="auto"/>
        <w:rPr>
          <w:spacing w:val="5"/>
          <w:szCs w:val="36"/>
        </w:rPr>
      </w:pPr>
    </w:p>
    <w:p w14:paraId="546D2259" w14:textId="3E1A801F" w:rsidR="00EC452C" w:rsidRPr="007D02C0" w:rsidRDefault="00EC452C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  <w:lang w:val="en-US"/>
        </w:rPr>
      </w:pPr>
      <w:r w:rsidRPr="006B7A85">
        <w:rPr>
          <w:lang w:val="en-US"/>
        </w:rPr>
        <w:t>WPA</w:t>
      </w:r>
      <w:r w:rsidR="007D02C0">
        <w:rPr>
          <w:lang w:val="en-US"/>
        </w:rPr>
        <w:t xml:space="preserve"> - </w:t>
      </w:r>
      <w:r w:rsidR="006B7A85" w:rsidRPr="006B7A85">
        <w:rPr>
          <w:lang w:val="en-US"/>
        </w:rPr>
        <w:t>Wi-Fi Protected Acces</w:t>
      </w:r>
      <w:r w:rsidR="007D02C0">
        <w:rPr>
          <w:lang w:val="en-US"/>
        </w:rPr>
        <w:t>s</w:t>
      </w:r>
      <w:r w:rsidR="008B2CFB">
        <w:rPr>
          <w:lang w:val="en-US"/>
        </w:rPr>
        <w:t>;</w:t>
      </w:r>
    </w:p>
    <w:p w14:paraId="67CE4F72" w14:textId="77777777" w:rsidR="007D02C0" w:rsidRPr="007D02C0" w:rsidRDefault="007D02C0" w:rsidP="009377E4">
      <w:pPr>
        <w:tabs>
          <w:tab w:val="left" w:pos="1134"/>
        </w:tabs>
        <w:spacing w:line="360" w:lineRule="auto"/>
        <w:rPr>
          <w:spacing w:val="5"/>
          <w:szCs w:val="36"/>
          <w:lang w:val="en-US"/>
        </w:rPr>
      </w:pPr>
    </w:p>
    <w:p w14:paraId="20AF6A04" w14:textId="19B1F36A" w:rsidR="00736D2A" w:rsidRPr="00736D2A" w:rsidRDefault="00EC452C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  <w:lang w:val="en-US"/>
        </w:rPr>
      </w:pPr>
      <w:r w:rsidRPr="007D02C0">
        <w:rPr>
          <w:lang w:val="en-US"/>
        </w:rPr>
        <w:t>WPA2</w:t>
      </w:r>
      <w:r w:rsidR="007D02C0" w:rsidRPr="007D02C0">
        <w:rPr>
          <w:lang w:val="en-US"/>
        </w:rPr>
        <w:t xml:space="preserve"> - </w:t>
      </w:r>
      <w:r w:rsidR="007D02C0" w:rsidRPr="006B7A85">
        <w:rPr>
          <w:lang w:val="en-US"/>
        </w:rPr>
        <w:t>Wi-Fi Protected Acces</w:t>
      </w:r>
      <w:r w:rsidR="007D02C0">
        <w:rPr>
          <w:lang w:val="en-US"/>
        </w:rPr>
        <w:t>s I</w:t>
      </w:r>
      <w:r w:rsidR="00736D2A">
        <w:rPr>
          <w:lang w:val="en-US"/>
        </w:rPr>
        <w:t>I</w:t>
      </w:r>
      <w:r w:rsidR="008B2CFB">
        <w:rPr>
          <w:lang w:val="en-US"/>
        </w:rPr>
        <w:t>;</w:t>
      </w:r>
    </w:p>
    <w:p w14:paraId="7431B799" w14:textId="77777777" w:rsidR="00736D2A" w:rsidRPr="00736D2A" w:rsidRDefault="00736D2A" w:rsidP="009377E4">
      <w:pPr>
        <w:tabs>
          <w:tab w:val="left" w:pos="1134"/>
        </w:tabs>
        <w:spacing w:line="360" w:lineRule="auto"/>
        <w:rPr>
          <w:spacing w:val="5"/>
          <w:szCs w:val="36"/>
          <w:lang w:val="en-US"/>
        </w:rPr>
      </w:pPr>
    </w:p>
    <w:p w14:paraId="1BC439B9" w14:textId="0F698359" w:rsidR="00EC452C" w:rsidRPr="008B2CFB" w:rsidRDefault="00EC452C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</w:rPr>
      </w:pPr>
      <w:r>
        <w:t>IPS</w:t>
      </w:r>
      <w:r w:rsidR="00DD4069">
        <w:t xml:space="preserve"> </w:t>
      </w:r>
      <w:r w:rsidR="008B2CFB">
        <w:t>–</w:t>
      </w:r>
      <w:r w:rsidR="00DD4069">
        <w:t xml:space="preserve"> </w:t>
      </w:r>
      <w:r w:rsidR="008B2CFB">
        <w:t>“</w:t>
      </w:r>
      <w:r w:rsidR="00DD4069" w:rsidRPr="008B2CFB">
        <w:t>Intrusion Prevention System</w:t>
      </w:r>
      <w:r w:rsidR="008B2CFB">
        <w:t>”</w:t>
      </w:r>
      <w:r w:rsidR="00DD4069" w:rsidRPr="008B2CFB">
        <w:t xml:space="preserve"> ou </w:t>
      </w:r>
      <w:r w:rsidR="008B2CFB" w:rsidRPr="008B2CFB">
        <w:t>Sistema de Prevenção de Intrusão</w:t>
      </w:r>
      <w:r w:rsidR="008B2CFB">
        <w:t>;</w:t>
      </w:r>
    </w:p>
    <w:p w14:paraId="5DE0A77A" w14:textId="77777777" w:rsidR="008B2CFB" w:rsidRPr="008B2CFB" w:rsidRDefault="008B2CFB" w:rsidP="009377E4">
      <w:pPr>
        <w:tabs>
          <w:tab w:val="left" w:pos="1134"/>
        </w:tabs>
        <w:spacing w:line="360" w:lineRule="auto"/>
        <w:rPr>
          <w:spacing w:val="5"/>
          <w:szCs w:val="36"/>
        </w:rPr>
      </w:pPr>
    </w:p>
    <w:p w14:paraId="34F82D99" w14:textId="1FDC08E5" w:rsidR="00EC452C" w:rsidRPr="00773D8F" w:rsidRDefault="00EC452C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  <w:lang w:val="en-US"/>
        </w:rPr>
      </w:pPr>
      <w:r w:rsidRPr="00773D8F">
        <w:rPr>
          <w:lang w:val="en-US"/>
        </w:rPr>
        <w:t>DHCP</w:t>
      </w:r>
      <w:r w:rsidR="008B2CFB" w:rsidRPr="00773D8F">
        <w:rPr>
          <w:lang w:val="en-US"/>
        </w:rPr>
        <w:t xml:space="preserve"> - </w:t>
      </w:r>
      <w:r w:rsidR="00773D8F" w:rsidRPr="00773D8F">
        <w:rPr>
          <w:lang w:val="en-US"/>
        </w:rPr>
        <w:t>Dynamic Host Configuration Protocol</w:t>
      </w:r>
      <w:r w:rsidR="00773D8F">
        <w:rPr>
          <w:lang w:val="en-US"/>
        </w:rPr>
        <w:t>;</w:t>
      </w:r>
    </w:p>
    <w:p w14:paraId="574DEC37" w14:textId="77777777" w:rsidR="00773D8F" w:rsidRPr="00773D8F" w:rsidRDefault="00773D8F" w:rsidP="009377E4">
      <w:pPr>
        <w:tabs>
          <w:tab w:val="left" w:pos="1134"/>
        </w:tabs>
        <w:spacing w:line="360" w:lineRule="auto"/>
        <w:rPr>
          <w:spacing w:val="5"/>
          <w:szCs w:val="36"/>
          <w:lang w:val="en-US"/>
        </w:rPr>
      </w:pPr>
    </w:p>
    <w:p w14:paraId="7A70009B" w14:textId="7801B793" w:rsidR="009030D0" w:rsidRPr="000E11DA" w:rsidRDefault="009030D0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</w:rPr>
      </w:pPr>
      <w:r>
        <w:t>DMZ</w:t>
      </w:r>
      <w:r w:rsidR="00773D8F">
        <w:t xml:space="preserve"> - </w:t>
      </w:r>
      <w:r w:rsidR="000E11DA">
        <w:t>D</w:t>
      </w:r>
      <w:r w:rsidR="000E11DA" w:rsidRPr="000E11DA">
        <w:t xml:space="preserve">emilitarized </w:t>
      </w:r>
      <w:r w:rsidR="000E11DA">
        <w:t>Z</w:t>
      </w:r>
      <w:r w:rsidR="000E11DA" w:rsidRPr="000E11DA">
        <w:t>one</w:t>
      </w:r>
      <w:r w:rsidR="000E11DA">
        <w:t>;</w:t>
      </w:r>
    </w:p>
    <w:p w14:paraId="74EC81A1" w14:textId="77777777" w:rsidR="000E11DA" w:rsidRPr="000E11DA" w:rsidRDefault="000E11DA" w:rsidP="009377E4">
      <w:pPr>
        <w:tabs>
          <w:tab w:val="left" w:pos="1134"/>
        </w:tabs>
        <w:spacing w:line="360" w:lineRule="auto"/>
        <w:rPr>
          <w:spacing w:val="5"/>
          <w:szCs w:val="36"/>
        </w:rPr>
      </w:pPr>
    </w:p>
    <w:p w14:paraId="677E7556" w14:textId="2249FC62" w:rsidR="009030D0" w:rsidRPr="00471FC0" w:rsidRDefault="009030D0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</w:rPr>
      </w:pPr>
      <w:r>
        <w:t>DNS</w:t>
      </w:r>
      <w:r w:rsidR="00471FC0">
        <w:t xml:space="preserve"> - </w:t>
      </w:r>
      <w:r w:rsidR="00471FC0" w:rsidRPr="00471FC0">
        <w:t>Domain Name System;</w:t>
      </w:r>
    </w:p>
    <w:p w14:paraId="0B63ED5C" w14:textId="77777777" w:rsidR="00471FC0" w:rsidRPr="00471FC0" w:rsidRDefault="00471FC0" w:rsidP="009377E4">
      <w:pPr>
        <w:tabs>
          <w:tab w:val="left" w:pos="1134"/>
        </w:tabs>
        <w:spacing w:line="360" w:lineRule="auto"/>
        <w:rPr>
          <w:spacing w:val="5"/>
          <w:szCs w:val="36"/>
        </w:rPr>
      </w:pPr>
    </w:p>
    <w:p w14:paraId="10A0973A" w14:textId="2DB570F7" w:rsidR="009030D0" w:rsidRDefault="009030D0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</w:rPr>
      </w:pPr>
      <w:r>
        <w:t>LAN</w:t>
      </w:r>
      <w:r w:rsidR="00471FC0">
        <w:t xml:space="preserve"> </w:t>
      </w:r>
      <w:r w:rsidR="008603C2">
        <w:t>–</w:t>
      </w:r>
      <w:r w:rsidR="00471FC0">
        <w:rPr>
          <w:spacing w:val="5"/>
          <w:szCs w:val="36"/>
        </w:rPr>
        <w:t xml:space="preserve"> </w:t>
      </w:r>
      <w:r w:rsidR="007864F9">
        <w:t>L</w:t>
      </w:r>
      <w:r w:rsidR="007864F9" w:rsidRPr="007864F9">
        <w:t xml:space="preserve">ocal </w:t>
      </w:r>
      <w:r w:rsidR="007864F9">
        <w:t>A</w:t>
      </w:r>
      <w:r w:rsidR="007864F9" w:rsidRPr="007864F9">
        <w:t xml:space="preserve">rea </w:t>
      </w:r>
      <w:r w:rsidR="007864F9">
        <w:t>N</w:t>
      </w:r>
      <w:r w:rsidR="007864F9" w:rsidRPr="007864F9">
        <w:t>etwork</w:t>
      </w:r>
      <w:r w:rsidR="007864F9">
        <w:t>;</w:t>
      </w:r>
    </w:p>
    <w:p w14:paraId="2C91922D" w14:textId="77777777" w:rsidR="008603C2" w:rsidRPr="008603C2" w:rsidRDefault="008603C2" w:rsidP="009377E4">
      <w:pPr>
        <w:tabs>
          <w:tab w:val="left" w:pos="1134"/>
        </w:tabs>
        <w:spacing w:line="360" w:lineRule="auto"/>
        <w:rPr>
          <w:spacing w:val="5"/>
          <w:szCs w:val="36"/>
        </w:rPr>
      </w:pPr>
    </w:p>
    <w:p w14:paraId="70BCA8E5" w14:textId="617CCEBF" w:rsidR="009030D0" w:rsidRPr="008603C2" w:rsidRDefault="008603C2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</w:rPr>
      </w:pPr>
      <w:r>
        <w:t>V</w:t>
      </w:r>
      <w:r w:rsidR="009030D0">
        <w:t>LAN</w:t>
      </w:r>
      <w:r>
        <w:t xml:space="preserve"> – Virtual LAN;</w:t>
      </w:r>
    </w:p>
    <w:p w14:paraId="5AB4AE82" w14:textId="77777777" w:rsidR="008603C2" w:rsidRPr="008603C2" w:rsidRDefault="008603C2" w:rsidP="009377E4">
      <w:pPr>
        <w:tabs>
          <w:tab w:val="left" w:pos="1134"/>
        </w:tabs>
        <w:spacing w:line="360" w:lineRule="auto"/>
        <w:rPr>
          <w:spacing w:val="5"/>
          <w:szCs w:val="36"/>
        </w:rPr>
      </w:pPr>
    </w:p>
    <w:p w14:paraId="7428F700" w14:textId="5E427AF8" w:rsidR="009030D0" w:rsidRPr="008603C2" w:rsidRDefault="009030D0" w:rsidP="009377E4">
      <w:pPr>
        <w:pStyle w:val="PargrafodaLista"/>
        <w:numPr>
          <w:ilvl w:val="0"/>
          <w:numId w:val="17"/>
        </w:numPr>
        <w:tabs>
          <w:tab w:val="left" w:pos="1134"/>
        </w:tabs>
        <w:spacing w:line="360" w:lineRule="auto"/>
        <w:rPr>
          <w:spacing w:val="5"/>
          <w:szCs w:val="36"/>
        </w:rPr>
      </w:pPr>
      <w:r>
        <w:t>URL</w:t>
      </w:r>
      <w:r w:rsidR="007864F9">
        <w:t xml:space="preserve"> - </w:t>
      </w:r>
      <w:r w:rsidR="009377E4" w:rsidRPr="009377E4">
        <w:t>Uniform Resource Locator</w:t>
      </w:r>
      <w:r w:rsidR="009377E4">
        <w:t>.</w:t>
      </w:r>
    </w:p>
    <w:p w14:paraId="6D01B9AB" w14:textId="73C58795" w:rsidR="009030D0" w:rsidRPr="009377E4" w:rsidRDefault="009030D0" w:rsidP="009377E4">
      <w:pPr>
        <w:tabs>
          <w:tab w:val="left" w:pos="1134"/>
        </w:tabs>
        <w:spacing w:line="360" w:lineRule="auto"/>
        <w:rPr>
          <w:spacing w:val="5"/>
          <w:szCs w:val="36"/>
        </w:rPr>
      </w:pPr>
    </w:p>
    <w:p w14:paraId="33F7A813" w14:textId="3B9F6565" w:rsidR="00975AD0" w:rsidRPr="00EC452C" w:rsidRDefault="00975AD0" w:rsidP="00EC452C">
      <w:pPr>
        <w:pStyle w:val="PargrafodaLista"/>
        <w:numPr>
          <w:ilvl w:val="0"/>
          <w:numId w:val="17"/>
        </w:numPr>
        <w:rPr>
          <w:spacing w:val="5"/>
          <w:szCs w:val="36"/>
        </w:rPr>
      </w:pPr>
      <w:r w:rsidRPr="00EC452C">
        <w:br w:type="page"/>
      </w:r>
    </w:p>
    <w:p w14:paraId="3EF7A743" w14:textId="5FE9821E" w:rsidR="00975AD0" w:rsidRDefault="00975AD0" w:rsidP="006C0786">
      <w:pPr>
        <w:pStyle w:val="Ttulo1"/>
      </w:pPr>
      <w:bookmarkStart w:id="3" w:name="_Toc125034685"/>
      <w:r w:rsidRPr="006C0786">
        <w:lastRenderedPageBreak/>
        <w:t>Glossário</w:t>
      </w:r>
      <w:bookmarkEnd w:id="3"/>
    </w:p>
    <w:p w14:paraId="1C31AC71" w14:textId="77777777" w:rsidR="00C765E5" w:rsidRPr="00C765E5" w:rsidRDefault="00C765E5" w:rsidP="00C765E5"/>
    <w:p w14:paraId="0576F6F1" w14:textId="77777777" w:rsidR="009030D0" w:rsidRPr="009030D0" w:rsidRDefault="009030D0" w:rsidP="009030D0"/>
    <w:p w14:paraId="638A0911" w14:textId="668AC112" w:rsidR="009030D0" w:rsidRDefault="006A423B" w:rsidP="009377E4">
      <w:pPr>
        <w:pStyle w:val="PargrafodaLista"/>
        <w:numPr>
          <w:ilvl w:val="0"/>
          <w:numId w:val="18"/>
        </w:numPr>
      </w:pPr>
      <w:r>
        <w:t>“Stakeholders primários”</w:t>
      </w:r>
      <w:r w:rsidR="009377E4">
        <w:t xml:space="preserve"> – partes interessadas no projeto, como são primários, tratam-se de partes interessadas dentro da empresa;</w:t>
      </w:r>
    </w:p>
    <w:p w14:paraId="68806B00" w14:textId="77777777" w:rsidR="009377E4" w:rsidRDefault="009377E4" w:rsidP="009377E4"/>
    <w:p w14:paraId="17E7CE4D" w14:textId="34F9C15E" w:rsidR="009030D0" w:rsidRDefault="009030D0" w:rsidP="009030D0">
      <w:pPr>
        <w:pStyle w:val="PargrafodaLista"/>
        <w:numPr>
          <w:ilvl w:val="0"/>
          <w:numId w:val="18"/>
        </w:numPr>
      </w:pPr>
      <w:r>
        <w:t>Switch</w:t>
      </w:r>
      <w:r w:rsidR="00CA626C">
        <w:t xml:space="preserve"> – dispositivo que conecta todos os elementos de uma rede.</w:t>
      </w:r>
    </w:p>
    <w:p w14:paraId="223250EA" w14:textId="3E0907B4" w:rsidR="009377E4" w:rsidRDefault="009377E4" w:rsidP="009377E4"/>
    <w:p w14:paraId="640B525C" w14:textId="0E680C7C" w:rsidR="009030D0" w:rsidRPr="00A93BA2" w:rsidRDefault="009030D0" w:rsidP="001C5F65"/>
    <w:p w14:paraId="195007B5" w14:textId="6C7A6CEC" w:rsidR="00CD7671" w:rsidRPr="00A70644" w:rsidRDefault="00CD7671" w:rsidP="00A70644">
      <w:pPr>
        <w:pStyle w:val="Ttulo1"/>
        <w:jc w:val="center"/>
      </w:pPr>
      <w:r w:rsidRPr="00A70644">
        <w:br w:type="page"/>
      </w:r>
    </w:p>
    <w:p w14:paraId="7F3C7E11" w14:textId="2C8BB26F" w:rsidR="002D037A" w:rsidRPr="002D037A" w:rsidRDefault="00A03651" w:rsidP="0073582A">
      <w:pPr>
        <w:pStyle w:val="Ttulo1"/>
      </w:pPr>
      <w:bookmarkStart w:id="4" w:name="_Toc125034686"/>
      <w:r w:rsidRPr="00A93BA2">
        <w:lastRenderedPageBreak/>
        <w:t>Introdução</w:t>
      </w:r>
      <w:bookmarkEnd w:id="4"/>
    </w:p>
    <w:p w14:paraId="132FC8F5" w14:textId="5658C0DD" w:rsidR="00A03651" w:rsidRDefault="00A03651" w:rsidP="002D037A">
      <w:pPr>
        <w:pStyle w:val="Ttulo2"/>
        <w:spacing w:line="360" w:lineRule="auto"/>
      </w:pPr>
      <w:bookmarkStart w:id="5" w:name="_Toc378643444"/>
      <w:bookmarkStart w:id="6" w:name="_Toc125034687"/>
      <w:r w:rsidRPr="00A70644">
        <w:t>Enquadramento</w:t>
      </w:r>
      <w:bookmarkEnd w:id="5"/>
      <w:bookmarkEnd w:id="6"/>
    </w:p>
    <w:p w14:paraId="6119B9C3" w14:textId="23006204" w:rsidR="0073582A" w:rsidRPr="00246574" w:rsidRDefault="004579EC" w:rsidP="0073582A">
      <w:pPr>
        <w:spacing w:line="360" w:lineRule="auto"/>
        <w:ind w:firstLine="284"/>
      </w:pPr>
      <w:r>
        <w:t>Este projeto foi proposto pelo</w:t>
      </w:r>
      <w:r w:rsidR="00246574">
        <w:t xml:space="preserve"> </w:t>
      </w:r>
      <w:r>
        <w:t xml:space="preserve">Sr. Professor Henrique Teixeira, no </w:t>
      </w:r>
      <w:r w:rsidR="00246574">
        <w:t>âmbito</w:t>
      </w:r>
      <w:r w:rsidR="002D037A">
        <w:t xml:space="preserve"> da unidade curricular de Segurança de Redes</w:t>
      </w:r>
      <w:r w:rsidR="0013002B">
        <w:t xml:space="preserve"> Informáticas</w:t>
      </w:r>
      <w:r w:rsidR="009F5A20">
        <w:t xml:space="preserve">, tendo por objetivo a elaboração e desenvolvimento de políticas e procedimentos de segurança </w:t>
      </w:r>
      <w:r w:rsidR="00CD1504">
        <w:t>de uma rede de uma empresa</w:t>
      </w:r>
      <w:r w:rsidR="00506D72">
        <w:t>.</w:t>
      </w:r>
    </w:p>
    <w:p w14:paraId="62B29691" w14:textId="77777777" w:rsidR="00141FC3" w:rsidRPr="00A70644" w:rsidRDefault="00A03651" w:rsidP="00837B72">
      <w:pPr>
        <w:pStyle w:val="Ttulo2"/>
        <w:spacing w:line="360" w:lineRule="auto"/>
      </w:pPr>
      <w:bookmarkStart w:id="7" w:name="_Toc125034688"/>
      <w:r w:rsidRPr="00A70644">
        <w:t>Objetivos</w:t>
      </w:r>
      <w:bookmarkEnd w:id="7"/>
    </w:p>
    <w:p w14:paraId="34C5A3F4" w14:textId="1AE3D38E" w:rsidR="0073582A" w:rsidRPr="00A70644" w:rsidRDefault="00470568" w:rsidP="0073582A">
      <w:pPr>
        <w:pStyle w:val="SemEspaamento"/>
        <w:spacing w:line="360" w:lineRule="auto"/>
        <w:ind w:firstLine="284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O </w:t>
      </w:r>
      <w:r w:rsidR="00837B72">
        <w:rPr>
          <w:rFonts w:cs="Times New Roman"/>
          <w:szCs w:val="24"/>
        </w:rPr>
        <w:t>objetivo</w:t>
      </w:r>
      <w:r>
        <w:rPr>
          <w:rFonts w:cs="Times New Roman"/>
          <w:szCs w:val="24"/>
        </w:rPr>
        <w:t xml:space="preserve"> principal deste </w:t>
      </w:r>
      <w:r w:rsidR="009F7EE0">
        <w:rPr>
          <w:rFonts w:cs="Times New Roman"/>
          <w:szCs w:val="24"/>
        </w:rPr>
        <w:t>projeto</w:t>
      </w:r>
      <w:r>
        <w:rPr>
          <w:rFonts w:cs="Times New Roman"/>
          <w:szCs w:val="24"/>
        </w:rPr>
        <w:t xml:space="preserve">, assim como foi </w:t>
      </w:r>
      <w:r w:rsidR="003923D5">
        <w:rPr>
          <w:rFonts w:cs="Times New Roman"/>
          <w:szCs w:val="24"/>
        </w:rPr>
        <w:t>referido</w:t>
      </w:r>
      <w:r>
        <w:rPr>
          <w:rFonts w:cs="Times New Roman"/>
          <w:szCs w:val="24"/>
        </w:rPr>
        <w:t xml:space="preserve"> na introdução, é </w:t>
      </w:r>
      <w:r w:rsidR="00C3448A">
        <w:rPr>
          <w:rFonts w:cs="Times New Roman"/>
          <w:szCs w:val="24"/>
        </w:rPr>
        <w:t xml:space="preserve">elaborar e desenvolver políticas e procedimentos de segurança de uma rede de uma empresa. </w:t>
      </w:r>
      <w:r w:rsidR="00F3261F">
        <w:rPr>
          <w:rFonts w:cs="Times New Roman"/>
          <w:szCs w:val="24"/>
        </w:rPr>
        <w:t>Para isso, simulamos a criação de uma empresa</w:t>
      </w:r>
      <w:r w:rsidR="00941064">
        <w:rPr>
          <w:rFonts w:cs="Times New Roman"/>
          <w:szCs w:val="24"/>
        </w:rPr>
        <w:t xml:space="preserve">, em que </w:t>
      </w:r>
      <w:r w:rsidR="000431BA">
        <w:rPr>
          <w:rFonts w:cs="Times New Roman"/>
          <w:szCs w:val="24"/>
        </w:rPr>
        <w:t>a mesma</w:t>
      </w:r>
      <w:r w:rsidR="00941064">
        <w:rPr>
          <w:rFonts w:cs="Times New Roman"/>
          <w:szCs w:val="24"/>
        </w:rPr>
        <w:t xml:space="preserve">, tinha </w:t>
      </w:r>
      <w:r w:rsidR="00FD50C5">
        <w:rPr>
          <w:rFonts w:cs="Times New Roman"/>
          <w:szCs w:val="24"/>
        </w:rPr>
        <w:t>de</w:t>
      </w:r>
      <w:r w:rsidR="00941064">
        <w:rPr>
          <w:rFonts w:cs="Times New Roman"/>
          <w:szCs w:val="24"/>
        </w:rPr>
        <w:t xml:space="preserve"> seguir princípios e regras específicas</w:t>
      </w:r>
      <w:r w:rsidR="006F5CE7">
        <w:rPr>
          <w:rFonts w:cs="Times New Roman"/>
          <w:szCs w:val="24"/>
        </w:rPr>
        <w:t xml:space="preserve">, das quais: </w:t>
      </w:r>
      <w:r w:rsidR="00006A14">
        <w:rPr>
          <w:rFonts w:cs="Times New Roman"/>
          <w:szCs w:val="24"/>
        </w:rPr>
        <w:t xml:space="preserve">ter um </w:t>
      </w:r>
      <w:r w:rsidR="00B330FF">
        <w:rPr>
          <w:rFonts w:cs="Times New Roman"/>
          <w:szCs w:val="24"/>
        </w:rPr>
        <w:t>edifício</w:t>
      </w:r>
      <w:r w:rsidR="00006A14">
        <w:rPr>
          <w:rFonts w:cs="Times New Roman"/>
          <w:szCs w:val="24"/>
        </w:rPr>
        <w:t xml:space="preserve"> com, no mínimo, 3 pisos</w:t>
      </w:r>
      <w:r w:rsidR="00007D1F">
        <w:rPr>
          <w:rFonts w:cs="Times New Roman"/>
          <w:szCs w:val="24"/>
        </w:rPr>
        <w:t xml:space="preserve">; </w:t>
      </w:r>
      <w:r w:rsidR="00006A14">
        <w:rPr>
          <w:rFonts w:cs="Times New Roman"/>
          <w:szCs w:val="24"/>
        </w:rPr>
        <w:t>na sua estrutura interna</w:t>
      </w:r>
      <w:r w:rsidR="000431BA">
        <w:rPr>
          <w:rFonts w:cs="Times New Roman"/>
          <w:szCs w:val="24"/>
        </w:rPr>
        <w:t xml:space="preserve"> </w:t>
      </w:r>
      <w:r w:rsidR="00006A14">
        <w:rPr>
          <w:rFonts w:cs="Times New Roman"/>
          <w:szCs w:val="24"/>
        </w:rPr>
        <w:t>ou “stakeholders</w:t>
      </w:r>
      <w:r w:rsidR="002241D1">
        <w:rPr>
          <w:rFonts w:cs="Times New Roman"/>
          <w:szCs w:val="24"/>
        </w:rPr>
        <w:t xml:space="preserve"> primários”</w:t>
      </w:r>
      <w:r w:rsidR="00EC452C">
        <w:rPr>
          <w:rFonts w:cs="Times New Roman"/>
          <w:szCs w:val="24"/>
        </w:rPr>
        <w:t>(ou partes interessadas)</w:t>
      </w:r>
      <w:r w:rsidR="00DB4EE9">
        <w:rPr>
          <w:rFonts w:cs="Times New Roman"/>
          <w:szCs w:val="24"/>
        </w:rPr>
        <w:t xml:space="preserve"> conter</w:t>
      </w:r>
      <w:r w:rsidR="00B73A22">
        <w:rPr>
          <w:rFonts w:cs="Times New Roman"/>
          <w:szCs w:val="24"/>
        </w:rPr>
        <w:t>, no mínimo</w:t>
      </w:r>
      <w:r w:rsidR="00DB4EE9">
        <w:rPr>
          <w:rFonts w:cs="Times New Roman"/>
          <w:szCs w:val="24"/>
        </w:rPr>
        <w:t>30 funcionários e</w:t>
      </w:r>
      <w:r w:rsidR="007B039E">
        <w:rPr>
          <w:rFonts w:cs="Times New Roman"/>
          <w:szCs w:val="24"/>
        </w:rPr>
        <w:t xml:space="preserve">, no mínimo, </w:t>
      </w:r>
      <w:r w:rsidR="00DB4EE9">
        <w:rPr>
          <w:rFonts w:cs="Times New Roman"/>
          <w:szCs w:val="24"/>
        </w:rPr>
        <w:t>4 departamentos</w:t>
      </w:r>
      <w:r w:rsidR="0036201F">
        <w:rPr>
          <w:rFonts w:cs="Times New Roman"/>
          <w:szCs w:val="24"/>
        </w:rPr>
        <w:t>; a mesma poderá conter diversos silos em diferentes regiões</w:t>
      </w:r>
      <w:r w:rsidR="00AE22DF">
        <w:rPr>
          <w:rFonts w:cs="Times New Roman"/>
          <w:szCs w:val="24"/>
        </w:rPr>
        <w:t xml:space="preserve"> e</w:t>
      </w:r>
      <w:r w:rsidR="001513EF">
        <w:rPr>
          <w:rFonts w:cs="Times New Roman"/>
          <w:szCs w:val="24"/>
        </w:rPr>
        <w:t xml:space="preserve"> deverá ser indicado qual o tipo de segurança </w:t>
      </w:r>
      <w:r w:rsidR="00403A80">
        <w:rPr>
          <w:rFonts w:cs="Times New Roman"/>
          <w:szCs w:val="24"/>
        </w:rPr>
        <w:t xml:space="preserve">definida e </w:t>
      </w:r>
      <w:r w:rsidR="001513EF">
        <w:rPr>
          <w:rFonts w:cs="Times New Roman"/>
          <w:szCs w:val="24"/>
        </w:rPr>
        <w:t>utilizada.</w:t>
      </w:r>
      <w:r w:rsidR="00F41563">
        <w:rPr>
          <w:rFonts w:cs="Times New Roman"/>
          <w:szCs w:val="24"/>
        </w:rPr>
        <w:t xml:space="preserve"> </w:t>
      </w:r>
    </w:p>
    <w:p w14:paraId="5CCB9F06" w14:textId="77777777" w:rsidR="00141FC3" w:rsidRPr="00A70644" w:rsidRDefault="00F76830" w:rsidP="003C3D4E">
      <w:pPr>
        <w:pStyle w:val="Ttulo2"/>
        <w:spacing w:line="360" w:lineRule="auto"/>
      </w:pPr>
      <w:bookmarkStart w:id="8" w:name="_Toc125034689"/>
      <w:r>
        <w:t>Estrutura</w:t>
      </w:r>
      <w:r w:rsidR="00A03651" w:rsidRPr="00A70644">
        <w:t xml:space="preserve"> do Relatório</w:t>
      </w:r>
      <w:bookmarkEnd w:id="8"/>
    </w:p>
    <w:p w14:paraId="24EC3DAD" w14:textId="0521E15C" w:rsidR="0073582A" w:rsidRPr="0073582A" w:rsidRDefault="00F76830" w:rsidP="0073582A">
      <w:pPr>
        <w:pStyle w:val="SemEspaamento"/>
        <w:spacing w:line="360" w:lineRule="auto"/>
        <w:ind w:firstLine="284"/>
        <w:rPr>
          <w:rFonts w:cs="Times New Roman"/>
          <w:szCs w:val="24"/>
        </w:rPr>
      </w:pPr>
      <w:r>
        <w:rPr>
          <w:rFonts w:cs="Times New Roman"/>
          <w:szCs w:val="24"/>
        </w:rPr>
        <w:t>O relatório</w:t>
      </w:r>
      <w:r w:rsidR="00D4026D">
        <w:rPr>
          <w:rFonts w:cs="Times New Roman"/>
          <w:szCs w:val="24"/>
        </w:rPr>
        <w:t xml:space="preserve"> encontra-se estruturado em </w:t>
      </w:r>
      <w:r w:rsidR="00AC2ED7">
        <w:rPr>
          <w:rFonts w:cs="Times New Roman"/>
          <w:szCs w:val="24"/>
        </w:rPr>
        <w:t>7</w:t>
      </w:r>
      <w:r w:rsidR="00D4026D">
        <w:rPr>
          <w:rFonts w:cs="Times New Roman"/>
          <w:szCs w:val="24"/>
        </w:rPr>
        <w:t xml:space="preserve"> capítulos. No capítulo </w:t>
      </w:r>
      <w:r w:rsidR="00D4026D" w:rsidRPr="0030084E">
        <w:rPr>
          <w:rFonts w:cs="Times New Roman"/>
          <w:i/>
          <w:szCs w:val="24"/>
        </w:rPr>
        <w:t>Introdução</w:t>
      </w:r>
      <w:r w:rsidR="00D4026D">
        <w:rPr>
          <w:rFonts w:cs="Times New Roman"/>
          <w:szCs w:val="24"/>
        </w:rPr>
        <w:t xml:space="preserve"> é realizado um breve enquadramento do tema do projeto e são apresentados </w:t>
      </w:r>
      <w:r w:rsidR="0030084E">
        <w:rPr>
          <w:rFonts w:cs="Times New Roman"/>
          <w:szCs w:val="24"/>
        </w:rPr>
        <w:t xml:space="preserve">sumariamente </w:t>
      </w:r>
      <w:r w:rsidR="00D4026D">
        <w:rPr>
          <w:rFonts w:cs="Times New Roman"/>
          <w:szCs w:val="24"/>
        </w:rPr>
        <w:t xml:space="preserve">os seus objetivos. </w:t>
      </w:r>
      <w:r w:rsidR="00AC2ED7">
        <w:rPr>
          <w:rFonts w:cs="Times New Roman"/>
          <w:szCs w:val="24"/>
        </w:rPr>
        <w:t>Todos os restantes capítulos têm como função fornecer informação sobre o projeto.</w:t>
      </w:r>
    </w:p>
    <w:p w14:paraId="6BF488EB" w14:textId="7A9FE29A" w:rsidR="00AC2ED7" w:rsidRDefault="00AC2ED7" w:rsidP="00EA0DC6">
      <w:pPr>
        <w:pStyle w:val="Ttulo2"/>
        <w:spacing w:line="360" w:lineRule="auto"/>
      </w:pPr>
      <w:bookmarkStart w:id="9" w:name="_Toc125034690"/>
      <w:r>
        <w:t>Storytelling</w:t>
      </w:r>
      <w:bookmarkEnd w:id="9"/>
    </w:p>
    <w:p w14:paraId="4E33416E" w14:textId="01CBEB18" w:rsidR="001A1E0A" w:rsidRDefault="000414AA" w:rsidP="00EA0DC6">
      <w:pPr>
        <w:spacing w:after="200" w:line="360" w:lineRule="auto"/>
        <w:ind w:firstLine="284"/>
      </w:pPr>
      <w:r>
        <w:t xml:space="preserve"> O projeto </w:t>
      </w:r>
      <w:r w:rsidR="00B01A19">
        <w:t>trata-se de uma empresa</w:t>
      </w:r>
      <w:r w:rsidR="005F2B56">
        <w:t xml:space="preserve"> ou organização</w:t>
      </w:r>
      <w:r w:rsidR="00B01A19">
        <w:t xml:space="preserve">, que tem como nome “RMTech”, que será responsável pela montagem de um escritório para expandir </w:t>
      </w:r>
      <w:r w:rsidR="009F76FC">
        <w:t xml:space="preserve">o seu negócio. A RMTech é uma empresa especializada em montagem de sistemas de rede, por isso, será a mesma que irá construir um sistema de redes para o seu novo escritório. O edifício escolhido para tal </w:t>
      </w:r>
      <w:r w:rsidR="007B78BC">
        <w:t xml:space="preserve">oportunidade, foi um edifício com cerca de 4 andares. O primeiro passo para a empresa começar a montar o seu escritório, visto que é uma empresa especializada em redes, é certificar-se dos melhores locais para colocar todo o seu futuro equipamento técnico. </w:t>
      </w:r>
      <w:r w:rsidR="0073582A">
        <w:t>Com as escolha</w:t>
      </w:r>
      <w:r w:rsidR="005F2B56">
        <w:t>s</w:t>
      </w:r>
      <w:r w:rsidR="0073582A">
        <w:t xml:space="preserve"> do local, também é importante ter em conta o lugar de cada departamento, por exemplo, é importante de ver o lugar onde o departamento do servidor irá ser alocado, pois este lugar terá </w:t>
      </w:r>
      <w:r w:rsidR="00EA0DC6">
        <w:t>de</w:t>
      </w:r>
      <w:r w:rsidR="0073582A">
        <w:t xml:space="preserve"> ter uma segurança especifica para diminuir </w:t>
      </w:r>
      <w:r w:rsidR="00EA0DC6">
        <w:t>diversos riscos ou problemas do futuro servidor</w:t>
      </w:r>
      <w:r w:rsidR="0073582A">
        <w:t>.</w:t>
      </w:r>
      <w:r w:rsidR="001A1E0A">
        <w:br w:type="page"/>
      </w:r>
    </w:p>
    <w:p w14:paraId="6E49610C" w14:textId="17C2D0EE" w:rsidR="003752F3" w:rsidRDefault="005C2EC5" w:rsidP="006C0786">
      <w:pPr>
        <w:pStyle w:val="Ttulo1"/>
      </w:pPr>
      <w:bookmarkStart w:id="10" w:name="_Toc125034691"/>
      <w:r>
        <w:lastRenderedPageBreak/>
        <w:t xml:space="preserve">Cisco </w:t>
      </w:r>
      <w:r w:rsidR="00BE2188">
        <w:t>e Cisco Packet Tracer</w:t>
      </w:r>
      <w:bookmarkEnd w:id="10"/>
    </w:p>
    <w:p w14:paraId="29F514DA" w14:textId="7D9F5237" w:rsidR="00BE2188" w:rsidRDefault="00BE2188" w:rsidP="006E3DA5">
      <w:pPr>
        <w:pStyle w:val="Ttulo2"/>
        <w:spacing w:line="360" w:lineRule="auto"/>
      </w:pPr>
      <w:bookmarkStart w:id="11" w:name="_Toc125034692"/>
      <w:r>
        <w:t>Cisco</w:t>
      </w:r>
      <w:bookmarkEnd w:id="11"/>
    </w:p>
    <w:p w14:paraId="070E56EE" w14:textId="4CEF2295" w:rsidR="007864FA" w:rsidRPr="007864FA" w:rsidRDefault="007864FA" w:rsidP="007864FA">
      <w:pPr>
        <w:spacing w:line="360" w:lineRule="auto"/>
        <w:ind w:firstLine="284"/>
        <w:rPr>
          <w:rFonts w:eastAsia="Calibri" w:cs="Times New Roman"/>
          <w:color w:val="000000" w:themeColor="text1"/>
          <w:sz w:val="28"/>
          <w:szCs w:val="24"/>
        </w:rPr>
      </w:pPr>
      <w:r w:rsidRPr="007864FA">
        <w:rPr>
          <w:rFonts w:eastAsia="Calibri" w:cs="Times New Roman"/>
          <w:color w:val="000000" w:themeColor="text1"/>
          <w:szCs w:val="24"/>
        </w:rPr>
        <w:t xml:space="preserve">   No começo Cisco Systems fabricava apenas routers de grande porte para empresas, mas</w:t>
      </w:r>
      <w:r>
        <w:rPr>
          <w:rFonts w:eastAsia="Calibri" w:cs="Times New Roman"/>
          <w:color w:val="000000" w:themeColor="text1"/>
          <w:szCs w:val="24"/>
        </w:rPr>
        <w:t xml:space="preserve">, </w:t>
      </w:r>
      <w:r w:rsidRPr="007864FA">
        <w:rPr>
          <w:rFonts w:eastAsia="Calibri" w:cs="Times New Roman"/>
          <w:color w:val="000000" w:themeColor="text1"/>
          <w:szCs w:val="24"/>
        </w:rPr>
        <w:t>conforme foi  ganhando renome se diversificou, passando atender também ao consumidor final com tecnologias como o Voip.</w:t>
      </w:r>
    </w:p>
    <w:p w14:paraId="4C29A3F4" w14:textId="51D639C9" w:rsidR="007864FA" w:rsidRDefault="007864FA" w:rsidP="007864FA">
      <w:pPr>
        <w:spacing w:line="360" w:lineRule="auto"/>
        <w:ind w:firstLine="284"/>
        <w:rPr>
          <w:rFonts w:eastAsia="Calibri" w:cs="Times New Roman"/>
          <w:color w:val="000000" w:themeColor="text1"/>
          <w:sz w:val="28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58592" behindDoc="1" locked="0" layoutInCell="1" allowOverlap="1" wp14:anchorId="2273AF82" wp14:editId="7673399D">
                <wp:simplePos x="0" y="0"/>
                <wp:positionH relativeFrom="column">
                  <wp:posOffset>845820</wp:posOffset>
                </wp:positionH>
                <wp:positionV relativeFrom="paragraph">
                  <wp:posOffset>2854960</wp:posOffset>
                </wp:positionV>
                <wp:extent cx="3704590" cy="635"/>
                <wp:effectExtent l="0" t="0" r="3810" b="12065"/>
                <wp:wrapTight wrapText="bothSides">
                  <wp:wrapPolygon edited="0">
                    <wp:start x="0" y="0"/>
                    <wp:lineTo x="0" y="0"/>
                    <wp:lineTo x="21548" y="0"/>
                    <wp:lineTo x="21548" y="0"/>
                    <wp:lineTo x="0" y="0"/>
                  </wp:wrapPolygon>
                </wp:wrapTight>
                <wp:docPr id="65" name="Caixa de Texto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0459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3B054E1" w14:textId="1EB751FF" w:rsidR="007864FA" w:rsidRPr="003D1F75" w:rsidRDefault="007864FA" w:rsidP="007864FA">
                            <w:pPr>
                              <w:pStyle w:val="Legenda"/>
                              <w:rPr>
                                <w:rFonts w:cs="Times New Roman"/>
                                <w:noProof/>
                                <w:sz w:val="28"/>
                              </w:rPr>
                            </w:pPr>
                            <w:bookmarkStart w:id="12" w:name="_Toc125032344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>.: Definição de Voip.</w:t>
                            </w:r>
                            <w:bookmarkEnd w:id="1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273AF82" id="_x0000_t202" coordsize="21600,21600" o:spt="202" path="m,l,21600r21600,l21600,xe">
                <v:stroke joinstyle="miter"/>
                <v:path gradientshapeok="t" o:connecttype="rect"/>
              </v:shapetype>
              <v:shape id="Caixa de Texto 65" o:spid="_x0000_s1026" type="#_x0000_t202" style="position:absolute;left:0;text-align:left;margin-left:66.6pt;margin-top:224.8pt;width:291.7pt;height:.05pt;z-index:-251557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" stroked="f">
                <v:textbox style="mso-fit-shape-to-text:t" inset="0,0,0,0">
                  <w:txbxContent>
                    <w:p w14:paraId="33B054E1" w14:textId="1EB751FF" w:rsidR="007864FA" w:rsidRPr="003D1F75" w:rsidRDefault="007864FA" w:rsidP="007864FA">
                      <w:pPr>
                        <w:pStyle w:val="Legenda"/>
                        <w:rPr>
                          <w:rFonts w:cs="Times New Roman"/>
                          <w:noProof/>
                          <w:sz w:val="28"/>
                        </w:rPr>
                      </w:pPr>
                      <w:bookmarkStart w:id="13" w:name="_Toc125032344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1</w:t>
                        </w:r>
                      </w:fldSimple>
                      <w:r>
                        <w:t>.: Definição de Voip.</w:t>
                      </w:r>
                      <w:bookmarkEnd w:id="13"/>
                    </w:p>
                  </w:txbxContent>
                </v:textbox>
                <w10:wrap type="tight"/>
              </v:shape>
            </w:pict>
          </mc:Fallback>
        </mc:AlternateContent>
      </w:r>
      <w:r w:rsidRPr="007864FA">
        <w:rPr>
          <w:rFonts w:cs="Times New Roman"/>
          <w:noProof/>
          <w:sz w:val="28"/>
          <w:szCs w:val="24"/>
        </w:rPr>
        <w:drawing>
          <wp:anchor distT="0" distB="0" distL="114300" distR="114300" simplePos="0" relativeHeight="251756544" behindDoc="1" locked="0" layoutInCell="1" allowOverlap="1" wp14:anchorId="6EF98A4C" wp14:editId="380E30F0">
            <wp:simplePos x="0" y="0"/>
            <wp:positionH relativeFrom="margin">
              <wp:align>center</wp:align>
            </wp:positionH>
            <wp:positionV relativeFrom="paragraph">
              <wp:posOffset>166784</wp:posOffset>
            </wp:positionV>
            <wp:extent cx="3704590" cy="2631440"/>
            <wp:effectExtent l="0" t="0" r="3810" b="0"/>
            <wp:wrapTight wrapText="bothSides">
              <wp:wrapPolygon edited="0">
                <wp:start x="0" y="0"/>
                <wp:lineTo x="0" y="21475"/>
                <wp:lineTo x="21548" y="21475"/>
                <wp:lineTo x="21548" y="0"/>
                <wp:lineTo x="0" y="0"/>
              </wp:wrapPolygon>
            </wp:wrapTight>
            <wp:docPr id="693433339" name="Imagem 693433339" descr="Uma imagem com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3433339" name="Imagem 693433339" descr="Uma imagem com texto&#10;&#10;Descrição gerada automaticamente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4590" cy="26314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1475EAE" w14:textId="6CE5FC72" w:rsidR="007864FA" w:rsidRDefault="007864FA" w:rsidP="007864FA">
      <w:pPr>
        <w:spacing w:line="360" w:lineRule="auto"/>
        <w:ind w:firstLine="284"/>
        <w:rPr>
          <w:rFonts w:eastAsia="Calibri" w:cs="Times New Roman"/>
          <w:color w:val="000000" w:themeColor="text1"/>
          <w:sz w:val="28"/>
          <w:szCs w:val="24"/>
        </w:rPr>
      </w:pPr>
    </w:p>
    <w:p w14:paraId="65A40ACD" w14:textId="158BA735" w:rsidR="007864FA" w:rsidRDefault="007864FA" w:rsidP="007864FA">
      <w:pPr>
        <w:spacing w:line="360" w:lineRule="auto"/>
        <w:ind w:firstLine="284"/>
        <w:rPr>
          <w:rFonts w:eastAsia="Calibri" w:cs="Times New Roman"/>
          <w:color w:val="000000" w:themeColor="text1"/>
          <w:sz w:val="28"/>
          <w:szCs w:val="24"/>
        </w:rPr>
      </w:pPr>
    </w:p>
    <w:p w14:paraId="560DB5F3" w14:textId="4D7F6793" w:rsidR="007864FA" w:rsidRPr="007864FA" w:rsidRDefault="007864FA" w:rsidP="007864FA">
      <w:pPr>
        <w:spacing w:line="360" w:lineRule="auto"/>
        <w:ind w:firstLine="284"/>
        <w:rPr>
          <w:rFonts w:eastAsia="Calibri" w:cs="Times New Roman"/>
          <w:color w:val="000000" w:themeColor="text1"/>
          <w:sz w:val="28"/>
          <w:szCs w:val="24"/>
        </w:rPr>
      </w:pPr>
    </w:p>
    <w:p w14:paraId="1801319E" w14:textId="77777777" w:rsidR="007864FA" w:rsidRDefault="007864FA" w:rsidP="007864FA">
      <w:pPr>
        <w:spacing w:line="360" w:lineRule="auto"/>
        <w:ind w:firstLine="284"/>
        <w:rPr>
          <w:rFonts w:cs="Times New Roman"/>
          <w:sz w:val="28"/>
          <w:szCs w:val="24"/>
        </w:rPr>
      </w:pPr>
    </w:p>
    <w:p w14:paraId="280F2D0C" w14:textId="77777777" w:rsidR="007864FA" w:rsidRDefault="007864FA" w:rsidP="007864FA">
      <w:pPr>
        <w:spacing w:line="360" w:lineRule="auto"/>
        <w:ind w:firstLine="284"/>
        <w:rPr>
          <w:rFonts w:cs="Times New Roman"/>
          <w:sz w:val="28"/>
          <w:szCs w:val="24"/>
        </w:rPr>
      </w:pPr>
    </w:p>
    <w:p w14:paraId="547683FF" w14:textId="77777777" w:rsidR="007864FA" w:rsidRDefault="007864FA" w:rsidP="007864FA">
      <w:pPr>
        <w:spacing w:line="360" w:lineRule="auto"/>
        <w:ind w:firstLine="284"/>
        <w:rPr>
          <w:rFonts w:cs="Times New Roman"/>
          <w:sz w:val="28"/>
          <w:szCs w:val="24"/>
        </w:rPr>
      </w:pPr>
    </w:p>
    <w:p w14:paraId="1FE94CCF" w14:textId="77777777" w:rsidR="007864FA" w:rsidRDefault="007864FA" w:rsidP="007864FA">
      <w:pPr>
        <w:spacing w:line="360" w:lineRule="auto"/>
        <w:ind w:firstLine="284"/>
        <w:rPr>
          <w:rFonts w:cs="Times New Roman"/>
          <w:sz w:val="28"/>
          <w:szCs w:val="24"/>
        </w:rPr>
      </w:pPr>
    </w:p>
    <w:p w14:paraId="04B75A00" w14:textId="77777777" w:rsidR="007864FA" w:rsidRDefault="007864FA" w:rsidP="007864FA">
      <w:pPr>
        <w:spacing w:line="360" w:lineRule="auto"/>
        <w:ind w:firstLine="284"/>
        <w:rPr>
          <w:rFonts w:cs="Times New Roman"/>
          <w:sz w:val="28"/>
          <w:szCs w:val="24"/>
        </w:rPr>
      </w:pPr>
    </w:p>
    <w:p w14:paraId="68CBE847" w14:textId="77777777" w:rsidR="007864FA" w:rsidRDefault="007864FA" w:rsidP="007864FA">
      <w:pPr>
        <w:spacing w:line="360" w:lineRule="auto"/>
        <w:ind w:firstLine="284"/>
        <w:rPr>
          <w:rFonts w:cs="Times New Roman"/>
          <w:sz w:val="28"/>
          <w:szCs w:val="24"/>
        </w:rPr>
      </w:pPr>
    </w:p>
    <w:p w14:paraId="7483AA05" w14:textId="0D0E8A85" w:rsidR="007864FA" w:rsidRPr="007864FA" w:rsidRDefault="007864FA" w:rsidP="007864FA">
      <w:pPr>
        <w:spacing w:line="360" w:lineRule="auto"/>
        <w:ind w:firstLine="284"/>
        <w:rPr>
          <w:rFonts w:cs="Times New Roman"/>
          <w:sz w:val="28"/>
          <w:szCs w:val="24"/>
        </w:rPr>
      </w:pPr>
    </w:p>
    <w:p w14:paraId="7A1E6E9C" w14:textId="133A4A58" w:rsidR="007864FA" w:rsidRPr="007864FA" w:rsidRDefault="007864FA" w:rsidP="007864FA">
      <w:pPr>
        <w:spacing w:line="360" w:lineRule="auto"/>
        <w:ind w:firstLine="284"/>
        <w:rPr>
          <w:rFonts w:eastAsia="Calibri" w:cs="Times New Roman"/>
          <w:color w:val="000000" w:themeColor="text1"/>
          <w:sz w:val="28"/>
          <w:szCs w:val="24"/>
        </w:rPr>
      </w:pPr>
      <w:r w:rsidRPr="007864FA">
        <w:rPr>
          <w:rFonts w:eastAsia="Calibri" w:cs="Times New Roman"/>
          <w:color w:val="000000" w:themeColor="text1"/>
          <w:szCs w:val="24"/>
        </w:rPr>
        <w:t xml:space="preserve">   Fundada em 1984</w:t>
      </w:r>
      <w:r>
        <w:rPr>
          <w:rFonts w:eastAsia="Calibri" w:cs="Times New Roman"/>
          <w:color w:val="000000" w:themeColor="text1"/>
          <w:szCs w:val="24"/>
        </w:rPr>
        <w:t xml:space="preserve"> </w:t>
      </w:r>
      <w:r w:rsidRPr="007864FA">
        <w:rPr>
          <w:rFonts w:eastAsia="Calibri" w:cs="Times New Roman"/>
          <w:color w:val="000000" w:themeColor="text1"/>
          <w:szCs w:val="24"/>
        </w:rPr>
        <w:t>na Universidade de Stanford, a Cisco Systems rapidamente tornou-se líder no desenvolvimento de soluções de hardware e software para tecnologias de redes baseadas no Internet Protocol (IP), tornando-se uma das empresas pioneiras na utilização da Internet , servindo-se dela não só para apresentar e vender os seus produtos, como também para oferecer e implementar uma vasta gama de serviços, que vão desde o apoio ao cliente ou formação de funcionários, até à gestão de finanças e processos de fabrico.</w:t>
      </w:r>
    </w:p>
    <w:p w14:paraId="7C864CFB" w14:textId="5362A216" w:rsidR="007864FA" w:rsidRPr="007864FA" w:rsidRDefault="007864FA" w:rsidP="007864FA">
      <w:pPr>
        <w:spacing w:line="360" w:lineRule="auto"/>
        <w:ind w:firstLine="284"/>
        <w:rPr>
          <w:rFonts w:eastAsia="Calibri" w:cs="Times New Roman"/>
          <w:sz w:val="28"/>
          <w:szCs w:val="24"/>
        </w:rPr>
      </w:pPr>
      <w:r w:rsidRPr="007864FA">
        <w:rPr>
          <w:rFonts w:eastAsia="Calibri" w:cs="Times New Roman"/>
          <w:color w:val="000000" w:themeColor="text1"/>
          <w:szCs w:val="24"/>
        </w:rPr>
        <w:t xml:space="preserve">Internet Protocol é o protocolo de comunicação da camada de rede no conjunto de protocolos da Internet para retransmitir datagramas através dos limites da rede. </w:t>
      </w:r>
      <w:r w:rsidR="00E5797C">
        <w:rPr>
          <w:rFonts w:eastAsia="Calibri" w:cs="Times New Roman"/>
          <w:color w:val="000000" w:themeColor="text1"/>
          <w:szCs w:val="24"/>
        </w:rPr>
        <w:t>A s</w:t>
      </w:r>
      <w:r w:rsidRPr="007864FA">
        <w:rPr>
          <w:rFonts w:eastAsia="Calibri" w:cs="Times New Roman"/>
          <w:color w:val="000000" w:themeColor="text1"/>
          <w:szCs w:val="24"/>
        </w:rPr>
        <w:t>ua função de roteamento permite interconexão de redes</w:t>
      </w:r>
      <w:r w:rsidR="0049037F">
        <w:rPr>
          <w:rFonts w:eastAsia="Calibri" w:cs="Times New Roman"/>
          <w:color w:val="000000" w:themeColor="text1"/>
          <w:szCs w:val="24"/>
        </w:rPr>
        <w:t>.</w:t>
      </w:r>
    </w:p>
    <w:p w14:paraId="47443231" w14:textId="19FBD945" w:rsidR="007864FA" w:rsidRPr="007864FA" w:rsidRDefault="007864FA" w:rsidP="007864FA">
      <w:pPr>
        <w:spacing w:line="360" w:lineRule="auto"/>
        <w:ind w:firstLine="284"/>
        <w:rPr>
          <w:rFonts w:eastAsia="Calibri" w:cs="Times New Roman"/>
          <w:sz w:val="28"/>
          <w:szCs w:val="24"/>
        </w:rPr>
      </w:pPr>
      <w:r w:rsidRPr="007864FA">
        <w:rPr>
          <w:rFonts w:eastAsia="Calibri" w:cs="Times New Roman"/>
          <w:color w:val="000000" w:themeColor="text1"/>
          <w:szCs w:val="24"/>
        </w:rPr>
        <w:t xml:space="preserve">   </w:t>
      </w:r>
      <w:r w:rsidR="007E796B" w:rsidRPr="007864FA">
        <w:rPr>
          <w:rFonts w:eastAsia="Calibri" w:cs="Times New Roman"/>
          <w:color w:val="000000" w:themeColor="text1"/>
          <w:szCs w:val="24"/>
        </w:rPr>
        <w:t>Atualmente</w:t>
      </w:r>
      <w:r w:rsidR="00257953">
        <w:rPr>
          <w:rFonts w:eastAsia="Calibri" w:cs="Times New Roman"/>
          <w:color w:val="000000" w:themeColor="text1"/>
          <w:szCs w:val="24"/>
        </w:rPr>
        <w:t>,</w:t>
      </w:r>
      <w:r w:rsidRPr="007864FA">
        <w:rPr>
          <w:rFonts w:eastAsia="Calibri" w:cs="Times New Roman"/>
          <w:color w:val="000000" w:themeColor="text1"/>
          <w:szCs w:val="24"/>
        </w:rPr>
        <w:t xml:space="preserve"> </w:t>
      </w:r>
      <w:r w:rsidR="005A0A58">
        <w:rPr>
          <w:rFonts w:eastAsia="Calibri" w:cs="Times New Roman"/>
          <w:color w:val="000000" w:themeColor="text1"/>
          <w:szCs w:val="24"/>
        </w:rPr>
        <w:t xml:space="preserve">a Cisco Systems é </w:t>
      </w:r>
      <w:r w:rsidR="00FC09B7">
        <w:rPr>
          <w:rFonts w:eastAsia="Calibri" w:cs="Times New Roman"/>
          <w:color w:val="000000" w:themeColor="text1"/>
          <w:szCs w:val="24"/>
        </w:rPr>
        <w:t>responsável</w:t>
      </w:r>
      <w:r w:rsidR="005A0A58">
        <w:rPr>
          <w:rFonts w:eastAsia="Calibri" w:cs="Times New Roman"/>
          <w:color w:val="000000" w:themeColor="text1"/>
          <w:szCs w:val="24"/>
        </w:rPr>
        <w:t xml:space="preserve"> pelo </w:t>
      </w:r>
      <w:r w:rsidRPr="007864FA">
        <w:rPr>
          <w:rFonts w:eastAsia="Calibri" w:cs="Times New Roman"/>
          <w:color w:val="000000" w:themeColor="text1"/>
          <w:szCs w:val="24"/>
        </w:rPr>
        <w:t xml:space="preserve">fabrico mundial de equipamentos para redes informáticas, a </w:t>
      </w:r>
      <w:r w:rsidR="005A0A58">
        <w:rPr>
          <w:rFonts w:eastAsia="Calibri" w:cs="Times New Roman"/>
          <w:color w:val="000000" w:themeColor="text1"/>
          <w:szCs w:val="24"/>
        </w:rPr>
        <w:t>mesma</w:t>
      </w:r>
      <w:r w:rsidRPr="007864FA">
        <w:rPr>
          <w:rFonts w:eastAsia="Calibri" w:cs="Times New Roman"/>
          <w:color w:val="000000" w:themeColor="text1"/>
          <w:szCs w:val="24"/>
        </w:rPr>
        <w:t xml:space="preserve"> prioriza o desenvolvimento e produção de equipamentos para interligar redes de computadores, como routers e switch</w:t>
      </w:r>
      <w:r w:rsidR="005A0A58">
        <w:rPr>
          <w:rFonts w:eastAsia="Calibri" w:cs="Times New Roman"/>
          <w:color w:val="000000" w:themeColor="text1"/>
          <w:szCs w:val="24"/>
        </w:rPr>
        <w:t>’</w:t>
      </w:r>
      <w:r w:rsidRPr="007864FA">
        <w:rPr>
          <w:rFonts w:eastAsia="Calibri" w:cs="Times New Roman"/>
          <w:color w:val="000000" w:themeColor="text1"/>
          <w:szCs w:val="24"/>
        </w:rPr>
        <w:t>s.</w:t>
      </w:r>
    </w:p>
    <w:p w14:paraId="1E466921" w14:textId="1B02C844" w:rsidR="007864FA" w:rsidRPr="007864FA" w:rsidRDefault="007864FA" w:rsidP="007864FA">
      <w:pPr>
        <w:spacing w:line="360" w:lineRule="auto"/>
        <w:ind w:firstLine="284"/>
        <w:rPr>
          <w:rFonts w:eastAsia="Calibri" w:cs="Times New Roman"/>
          <w:color w:val="000000" w:themeColor="text1"/>
          <w:sz w:val="28"/>
          <w:szCs w:val="24"/>
        </w:rPr>
      </w:pPr>
      <w:r w:rsidRPr="007864FA">
        <w:rPr>
          <w:rFonts w:eastAsia="Calibri" w:cs="Times New Roman"/>
          <w:color w:val="000000" w:themeColor="text1"/>
          <w:szCs w:val="24"/>
        </w:rPr>
        <w:t xml:space="preserve">   </w:t>
      </w:r>
      <w:r w:rsidR="005A0A58">
        <w:rPr>
          <w:rFonts w:eastAsia="Calibri" w:cs="Times New Roman"/>
          <w:color w:val="000000" w:themeColor="text1"/>
          <w:szCs w:val="24"/>
        </w:rPr>
        <w:t>A mesma também é</w:t>
      </w:r>
      <w:r w:rsidRPr="007864FA">
        <w:rPr>
          <w:rFonts w:eastAsia="Calibri" w:cs="Times New Roman"/>
          <w:color w:val="000000" w:themeColor="text1"/>
          <w:szCs w:val="24"/>
        </w:rPr>
        <w:t xml:space="preserve"> responsável por uma </w:t>
      </w:r>
      <w:r w:rsidR="00FC09B7" w:rsidRPr="007864FA">
        <w:rPr>
          <w:rFonts w:eastAsia="Calibri" w:cs="Times New Roman"/>
          <w:color w:val="000000" w:themeColor="text1"/>
          <w:szCs w:val="24"/>
        </w:rPr>
        <w:t>diversidade</w:t>
      </w:r>
      <w:r w:rsidRPr="007864FA">
        <w:rPr>
          <w:rFonts w:eastAsia="Calibri" w:cs="Times New Roman"/>
          <w:color w:val="000000" w:themeColor="text1"/>
          <w:szCs w:val="24"/>
        </w:rPr>
        <w:t xml:space="preserve"> de produtos relacionados com redes locais</w:t>
      </w:r>
      <w:r w:rsidR="005A0A58">
        <w:rPr>
          <w:rFonts w:eastAsia="Calibri" w:cs="Times New Roman"/>
          <w:color w:val="000000" w:themeColor="text1"/>
          <w:szCs w:val="24"/>
        </w:rPr>
        <w:t xml:space="preserve"> de </w:t>
      </w:r>
      <w:r w:rsidRPr="007864FA">
        <w:rPr>
          <w:rFonts w:eastAsia="Calibri" w:cs="Times New Roman"/>
          <w:color w:val="000000" w:themeColor="text1"/>
          <w:szCs w:val="24"/>
        </w:rPr>
        <w:t>Internet,  servidores de acesso remoto</w:t>
      </w:r>
      <w:r w:rsidR="0083424A">
        <w:rPr>
          <w:rFonts w:eastAsia="Calibri" w:cs="Times New Roman"/>
          <w:color w:val="000000" w:themeColor="text1"/>
          <w:szCs w:val="24"/>
        </w:rPr>
        <w:t xml:space="preserve">, </w:t>
      </w:r>
      <w:r w:rsidRPr="007864FA">
        <w:rPr>
          <w:rFonts w:eastAsia="Calibri" w:cs="Times New Roman"/>
          <w:color w:val="000000" w:themeColor="text1"/>
          <w:szCs w:val="24"/>
        </w:rPr>
        <w:t xml:space="preserve">variados equipamentos de </w:t>
      </w:r>
      <w:r w:rsidRPr="007864FA">
        <w:rPr>
          <w:rFonts w:eastAsia="Calibri" w:cs="Times New Roman"/>
          <w:color w:val="000000" w:themeColor="text1"/>
          <w:szCs w:val="24"/>
        </w:rPr>
        <w:lastRenderedPageBreak/>
        <w:t xml:space="preserve">comunicação pela transmissão de voz </w:t>
      </w:r>
      <w:r w:rsidR="0083424A">
        <w:rPr>
          <w:rFonts w:eastAsia="Calibri" w:cs="Times New Roman"/>
          <w:color w:val="000000" w:themeColor="text1"/>
          <w:szCs w:val="24"/>
        </w:rPr>
        <w:t xml:space="preserve">, </w:t>
      </w:r>
      <w:r w:rsidRPr="007864FA">
        <w:rPr>
          <w:rFonts w:eastAsia="Calibri" w:cs="Times New Roman"/>
          <w:color w:val="000000" w:themeColor="text1"/>
          <w:szCs w:val="24"/>
        </w:rPr>
        <w:t>dados via IP, ou ainda sistemas de segurança e manutenção de redes.</w:t>
      </w:r>
    </w:p>
    <w:p w14:paraId="0E3BDCFA" w14:textId="5472429B" w:rsidR="007864FA" w:rsidRPr="007864FA" w:rsidRDefault="007864FA" w:rsidP="007864FA">
      <w:pPr>
        <w:spacing w:line="360" w:lineRule="auto"/>
        <w:ind w:firstLine="284"/>
        <w:rPr>
          <w:rFonts w:eastAsia="Calibri" w:cs="Times New Roman"/>
          <w:color w:val="000000" w:themeColor="text1"/>
          <w:sz w:val="28"/>
          <w:szCs w:val="24"/>
        </w:rPr>
      </w:pPr>
      <w:r w:rsidRPr="007864FA">
        <w:rPr>
          <w:rFonts w:eastAsia="Calibri" w:cs="Times New Roman"/>
          <w:color w:val="000000" w:themeColor="text1"/>
          <w:szCs w:val="24"/>
        </w:rPr>
        <w:t xml:space="preserve">   Embora tenha como clientes preferenciais as grandes empresas de telecomunicações e os </w:t>
      </w:r>
      <w:r w:rsidR="00FC09B7" w:rsidRPr="007864FA">
        <w:rPr>
          <w:rFonts w:eastAsia="Calibri" w:cs="Times New Roman"/>
          <w:color w:val="000000" w:themeColor="text1"/>
          <w:szCs w:val="24"/>
        </w:rPr>
        <w:t>ISP</w:t>
      </w:r>
      <w:r w:rsidRPr="007864FA">
        <w:rPr>
          <w:rFonts w:eastAsia="Calibri" w:cs="Times New Roman"/>
          <w:color w:val="000000" w:themeColor="text1"/>
          <w:szCs w:val="24"/>
        </w:rPr>
        <w:t>, a Cisco também desenvolve produtos adequados às pequenas empresas e utilizadores individuais.</w:t>
      </w:r>
    </w:p>
    <w:p w14:paraId="299908F6" w14:textId="19F53D8E" w:rsidR="007864FA" w:rsidRPr="007864FA" w:rsidRDefault="007864FA" w:rsidP="007864FA">
      <w:pPr>
        <w:spacing w:line="360" w:lineRule="auto"/>
        <w:ind w:firstLine="284"/>
        <w:rPr>
          <w:rFonts w:eastAsia="Calibri" w:cs="Times New Roman"/>
          <w:color w:val="000000" w:themeColor="text1"/>
          <w:sz w:val="28"/>
          <w:szCs w:val="24"/>
        </w:rPr>
      </w:pPr>
      <w:r w:rsidRPr="007864FA">
        <w:rPr>
          <w:rFonts w:eastAsia="Calibri" w:cs="Times New Roman"/>
          <w:color w:val="000000" w:themeColor="text1"/>
          <w:szCs w:val="24"/>
        </w:rPr>
        <w:t xml:space="preserve">A atividade principal da Cisco é </w:t>
      </w:r>
      <w:r w:rsidR="00C553A2">
        <w:rPr>
          <w:rFonts w:eastAsia="Calibri" w:cs="Times New Roman"/>
          <w:color w:val="000000" w:themeColor="text1"/>
          <w:szCs w:val="24"/>
        </w:rPr>
        <w:t xml:space="preserve">a oferta </w:t>
      </w:r>
      <w:r w:rsidRPr="007864FA">
        <w:rPr>
          <w:rFonts w:eastAsia="Calibri" w:cs="Times New Roman"/>
          <w:color w:val="000000" w:themeColor="text1"/>
          <w:szCs w:val="24"/>
        </w:rPr>
        <w:t>de soluções para redes e comunicações quer seja na fabricação e venda  como na prestação de serviços por meio de suas subsidiárias.</w:t>
      </w:r>
    </w:p>
    <w:p w14:paraId="6421FDB1" w14:textId="77777777" w:rsidR="007864FA" w:rsidRPr="007864FA" w:rsidRDefault="007864FA" w:rsidP="007864FA"/>
    <w:p w14:paraId="1CBEA48D" w14:textId="52768442" w:rsidR="00BE2188" w:rsidRDefault="00BE2188" w:rsidP="006E3DA5">
      <w:pPr>
        <w:pStyle w:val="Ttulo2"/>
        <w:spacing w:line="360" w:lineRule="auto"/>
      </w:pPr>
      <w:bookmarkStart w:id="14" w:name="_Toc125034693"/>
      <w:r>
        <w:t>Cisco Packet Tracer</w:t>
      </w:r>
      <w:bookmarkEnd w:id="14"/>
    </w:p>
    <w:p w14:paraId="27BCA933" w14:textId="0BB3DF79" w:rsidR="0083424A" w:rsidRDefault="0083424A" w:rsidP="0083424A"/>
    <w:p w14:paraId="4D017DEB" w14:textId="047B40F7" w:rsidR="00EC6263" w:rsidRDefault="00EC6263" w:rsidP="00EC6263">
      <w:pPr>
        <w:spacing w:line="360" w:lineRule="auto"/>
        <w:ind w:firstLine="284"/>
      </w:pPr>
      <w:r>
        <w:t xml:space="preserve">O </w:t>
      </w:r>
      <w:r w:rsidR="00FC40B6">
        <w:t xml:space="preserve"> Cisco </w:t>
      </w:r>
      <w:r>
        <w:t>Packet Tracer é um programa de simulação de um esquema de rede espe</w:t>
      </w:r>
      <w:r w:rsidR="00FC40B6">
        <w:t>c</w:t>
      </w:r>
      <w:r>
        <w:t xml:space="preserve">ífico. </w:t>
      </w:r>
    </w:p>
    <w:p w14:paraId="7120744E" w14:textId="58A0AC34" w:rsidR="00EC6263" w:rsidRDefault="00EC6263" w:rsidP="00EC6263">
      <w:pPr>
        <w:spacing w:line="360" w:lineRule="auto"/>
        <w:ind w:firstLine="284"/>
      </w:pPr>
      <w:r>
        <w:t xml:space="preserve">Este software foi desenvolvido para o ensino de redes de computadores, </w:t>
      </w:r>
      <w:r w:rsidR="00440D7B">
        <w:t xml:space="preserve">e tem como objetivo principal realizar </w:t>
      </w:r>
      <w:r>
        <w:t>simula</w:t>
      </w:r>
      <w:r w:rsidR="00CA59A8">
        <w:t>ções</w:t>
      </w:r>
      <w:r>
        <w:t xml:space="preserve"> de redes, avaliações</w:t>
      </w:r>
      <w:r w:rsidR="00CA59A8">
        <w:t>,</w:t>
      </w:r>
      <w:r>
        <w:t xml:space="preserve"> medições complexas </w:t>
      </w:r>
      <w:r w:rsidR="00CA59A8">
        <w:t>e tem</w:t>
      </w:r>
      <w:r>
        <w:t xml:space="preserve"> </w:t>
      </w:r>
      <w:r w:rsidR="00CA59A8">
        <w:t>a</w:t>
      </w:r>
      <w:r>
        <w:t xml:space="preserve"> capacidade </w:t>
      </w:r>
      <w:r w:rsidR="001E520C">
        <w:t>de</w:t>
      </w:r>
      <w:r>
        <w:t xml:space="preserve"> </w:t>
      </w:r>
      <w:r w:rsidR="00CA59A8">
        <w:t>criar</w:t>
      </w:r>
      <w:r>
        <w:t xml:space="preserve"> novas redes</w:t>
      </w:r>
      <w:r w:rsidR="00CA59A8">
        <w:t xml:space="preserve">, </w:t>
      </w:r>
      <w:r>
        <w:t>sendo possível trabalhar com múltiplos usuário</w:t>
      </w:r>
      <w:r w:rsidR="009E1CB7">
        <w:t>s</w:t>
      </w:r>
      <w:r>
        <w:t xml:space="preserve"> no mesmo projeto. </w:t>
      </w:r>
    </w:p>
    <w:p w14:paraId="0E90E58C" w14:textId="47FE72B1" w:rsidR="0083424A" w:rsidRDefault="009E1CB7" w:rsidP="009E1CB7">
      <w:pPr>
        <w:spacing w:line="360" w:lineRule="auto"/>
        <w:ind w:firstLine="284"/>
      </w:pPr>
      <w:r>
        <w:t xml:space="preserve">Através do uso deste software, o usuário </w:t>
      </w:r>
      <w:r w:rsidR="00B33FE5">
        <w:t>tem</w:t>
      </w:r>
      <w:r>
        <w:t xml:space="preserve"> vantagens</w:t>
      </w:r>
      <w:r w:rsidR="00B33FE5">
        <w:t xml:space="preserve"> na sua utilização,</w:t>
      </w:r>
      <w:r>
        <w:t xml:space="preserve"> devido às</w:t>
      </w:r>
      <w:r w:rsidR="00EC6263">
        <w:t xml:space="preserve"> </w:t>
      </w:r>
      <w:r>
        <w:t>diversas</w:t>
      </w:r>
      <w:r w:rsidR="00EC6263">
        <w:t xml:space="preserve"> funcionalidades </w:t>
      </w:r>
      <w:r>
        <w:t xml:space="preserve">que </w:t>
      </w:r>
      <w:r w:rsidR="00EC6263">
        <w:t>permit</w:t>
      </w:r>
      <w:r>
        <w:t>e</w:t>
      </w:r>
      <w:r w:rsidR="00EC6263">
        <w:t xml:space="preserve"> </w:t>
      </w:r>
      <w:r>
        <w:t>ao mesmo</w:t>
      </w:r>
      <w:r w:rsidR="00EC6263">
        <w:t xml:space="preserve"> </w:t>
      </w:r>
      <w:r>
        <w:t>criar</w:t>
      </w:r>
      <w:r w:rsidR="00EC6263">
        <w:t xml:space="preserve"> cenários de redes personalizad</w:t>
      </w:r>
      <w:r>
        <w:t>a</w:t>
      </w:r>
      <w:r w:rsidR="00EC6263">
        <w:t>s para avaliaç</w:t>
      </w:r>
      <w:r>
        <w:t>ã</w:t>
      </w:r>
      <w:r w:rsidR="00EC6263">
        <w:t>o</w:t>
      </w:r>
      <w:r w:rsidR="00B11229">
        <w:t xml:space="preserve"> de diversas áreas, nomeadamente, informáticas.</w:t>
      </w:r>
    </w:p>
    <w:p w14:paraId="3D4BD1E5" w14:textId="081F374B" w:rsidR="0083424A" w:rsidRDefault="0083424A" w:rsidP="0083424A"/>
    <w:p w14:paraId="00FCE3E6" w14:textId="578F0311" w:rsidR="0083424A" w:rsidRDefault="003F409F" w:rsidP="0083424A">
      <w:r>
        <w:rPr>
          <w:noProof/>
        </w:rPr>
        <mc:AlternateContent>
          <mc:Choice Requires="wps">
            <w:drawing>
              <wp:anchor distT="0" distB="0" distL="114300" distR="114300" simplePos="0" relativeHeight="251761664" behindDoc="1" locked="0" layoutInCell="1" allowOverlap="1" wp14:anchorId="24759A3D" wp14:editId="2E718F39">
                <wp:simplePos x="0" y="0"/>
                <wp:positionH relativeFrom="column">
                  <wp:posOffset>856615</wp:posOffset>
                </wp:positionH>
                <wp:positionV relativeFrom="paragraph">
                  <wp:posOffset>2292985</wp:posOffset>
                </wp:positionV>
                <wp:extent cx="3686810" cy="635"/>
                <wp:effectExtent l="0" t="0" r="0" b="12065"/>
                <wp:wrapTight wrapText="bothSides">
                  <wp:wrapPolygon edited="0">
                    <wp:start x="0" y="0"/>
                    <wp:lineTo x="0" y="0"/>
                    <wp:lineTo x="21503" y="0"/>
                    <wp:lineTo x="21503" y="0"/>
                    <wp:lineTo x="0" y="0"/>
                  </wp:wrapPolygon>
                </wp:wrapTight>
                <wp:docPr id="52" name="Caixa de Texto 5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868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A0131E0" w14:textId="35152228" w:rsidR="003F409F" w:rsidRPr="00570D0F" w:rsidRDefault="003F409F" w:rsidP="003F409F">
                            <w:pPr>
                              <w:pStyle w:val="Legenda"/>
                              <w:rPr>
                                <w:noProof/>
                                <w:szCs w:val="22"/>
                              </w:rPr>
                            </w:pPr>
                            <w:bookmarkStart w:id="15" w:name="_Toc125032345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2</w:t>
                              </w:r>
                            </w:fldSimple>
                            <w:r>
                              <w:t>.: Cisco Packet Tracer.</w:t>
                            </w:r>
                            <w:bookmarkEnd w:id="15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4759A3D" id="Caixa de Texto 52" o:spid="_x0000_s1027" type="#_x0000_t202" style="position:absolute;left:0;text-align:left;margin-left:67.45pt;margin-top:180.55pt;width:290.3pt;height:.05pt;z-index:-251554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" stroked="f">
                <v:textbox style="mso-fit-shape-to-text:t" inset="0,0,0,0">
                  <w:txbxContent>
                    <w:p w14:paraId="3A0131E0" w14:textId="35152228" w:rsidR="003F409F" w:rsidRPr="00570D0F" w:rsidRDefault="003F409F" w:rsidP="003F409F">
                      <w:pPr>
                        <w:pStyle w:val="Legenda"/>
                        <w:rPr>
                          <w:noProof/>
                          <w:szCs w:val="22"/>
                        </w:rPr>
                      </w:pPr>
                      <w:bookmarkStart w:id="16" w:name="_Toc125032345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2</w:t>
                        </w:r>
                      </w:fldSimple>
                      <w:r>
                        <w:t>.: Cisco Packet Tracer.</w:t>
                      </w:r>
                      <w:bookmarkEnd w:id="16"/>
                    </w:p>
                  </w:txbxContent>
                </v:textbox>
                <w10:wrap type="tight"/>
              </v:shape>
            </w:pict>
          </mc:Fallback>
        </mc:AlternateContent>
      </w:r>
      <w:r w:rsidR="00C2220C">
        <w:rPr>
          <w:noProof/>
        </w:rPr>
        <w:drawing>
          <wp:anchor distT="0" distB="0" distL="114300" distR="114300" simplePos="0" relativeHeight="251759616" behindDoc="1" locked="0" layoutInCell="1" allowOverlap="1" wp14:anchorId="17648E5A" wp14:editId="2778EC63">
            <wp:simplePos x="0" y="0"/>
            <wp:positionH relativeFrom="margin">
              <wp:align>center</wp:align>
            </wp:positionH>
            <wp:positionV relativeFrom="paragraph">
              <wp:posOffset>160655</wp:posOffset>
            </wp:positionV>
            <wp:extent cx="3686810" cy="2075180"/>
            <wp:effectExtent l="0" t="0" r="0" b="0"/>
            <wp:wrapTight wrapText="bothSides">
              <wp:wrapPolygon edited="0">
                <wp:start x="0" y="0"/>
                <wp:lineTo x="0" y="21415"/>
                <wp:lineTo x="21503" y="21415"/>
                <wp:lineTo x="21503" y="0"/>
                <wp:lineTo x="0" y="0"/>
              </wp:wrapPolygon>
            </wp:wrapTight>
            <wp:docPr id="44" name="Imagem 44" descr="Cisco Packet Tracer - Downloa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isco Packet Tracer - Download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6810" cy="2075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0ACB61E" w14:textId="4A625A7D" w:rsidR="0083424A" w:rsidRDefault="0083424A" w:rsidP="0083424A"/>
    <w:p w14:paraId="2691C60A" w14:textId="07CC8094" w:rsidR="0083424A" w:rsidRDefault="0083424A" w:rsidP="0083424A"/>
    <w:p w14:paraId="2D739514" w14:textId="155B116B" w:rsidR="0083424A" w:rsidRDefault="0083424A" w:rsidP="0083424A"/>
    <w:p w14:paraId="75434399" w14:textId="739AA26E" w:rsidR="0083424A" w:rsidRDefault="0083424A" w:rsidP="0083424A"/>
    <w:p w14:paraId="7F87F48F" w14:textId="74B7453B" w:rsidR="0083424A" w:rsidRDefault="0083424A" w:rsidP="0083424A"/>
    <w:p w14:paraId="1FBCD4A3" w14:textId="3A41AF15" w:rsidR="0083424A" w:rsidRDefault="0083424A" w:rsidP="0083424A"/>
    <w:p w14:paraId="7F465120" w14:textId="74C8B5AB" w:rsidR="0083424A" w:rsidRDefault="0083424A" w:rsidP="0083424A"/>
    <w:p w14:paraId="5C6BC751" w14:textId="1CC607CA" w:rsidR="0083424A" w:rsidRDefault="0083424A" w:rsidP="0083424A"/>
    <w:p w14:paraId="437CD34C" w14:textId="0C930106" w:rsidR="0083424A" w:rsidRDefault="00C2220C" w:rsidP="0083424A">
      <w:r>
        <w:fldChar w:fldCharType="begin"/>
      </w:r>
      <w:r>
        <w:instrText xml:space="preserve"> INCLUDEPICTURE "/Users/miguelmagalhaes/Library/Group Containers/UBF8T346G9.ms/WebArchiveCopyPasteTempFiles/com.microsoft.Word/packet-tracer-screenshot.jpg" \* MERGEFORMATINET </w:instrText>
      </w:r>
      <w:r w:rsidR="00000000">
        <w:fldChar w:fldCharType="separate"/>
      </w:r>
      <w:r>
        <w:fldChar w:fldCharType="end"/>
      </w:r>
    </w:p>
    <w:p w14:paraId="201026F1" w14:textId="7B8D18E1" w:rsidR="0083424A" w:rsidRDefault="0083424A" w:rsidP="0083424A"/>
    <w:p w14:paraId="6F0074E2" w14:textId="303CAA87" w:rsidR="003F409F" w:rsidRDefault="003F409F" w:rsidP="0083424A"/>
    <w:p w14:paraId="2266C9D9" w14:textId="5C5A4446" w:rsidR="003F409F" w:rsidRDefault="003F409F" w:rsidP="0083424A"/>
    <w:p w14:paraId="0DFA2559" w14:textId="77777777" w:rsidR="003F409F" w:rsidRDefault="003F409F" w:rsidP="0083424A"/>
    <w:p w14:paraId="2D5AC36A" w14:textId="0E078C3B" w:rsidR="0083424A" w:rsidRDefault="0083424A" w:rsidP="0083424A"/>
    <w:p w14:paraId="529B7B4A" w14:textId="31D5A724" w:rsidR="0083424A" w:rsidRDefault="0083424A" w:rsidP="0083424A"/>
    <w:p w14:paraId="6C79E113" w14:textId="19BA8783" w:rsidR="0083424A" w:rsidRDefault="00C2220C" w:rsidP="003F409F">
      <w:pPr>
        <w:spacing w:line="360" w:lineRule="auto"/>
        <w:ind w:firstLine="284"/>
      </w:pPr>
      <w:r>
        <w:t xml:space="preserve">Uma das ferramentas que a empresa RMTech escolheu para auxiliar na </w:t>
      </w:r>
      <w:r w:rsidR="001E520C">
        <w:t>construção</w:t>
      </w:r>
      <w:r>
        <w:t xml:space="preserve"> da sua nova rede, </w:t>
      </w:r>
      <w:r w:rsidR="003F409F">
        <w:t>é o Cisco Packet Tracer.</w:t>
      </w:r>
      <w:r w:rsidR="00CA1D8E">
        <w:t xml:space="preserve"> No resto do projeto, será focado a criação de toda a rede.</w:t>
      </w:r>
    </w:p>
    <w:p w14:paraId="58743B0F" w14:textId="5A62E25F" w:rsidR="001D2D9C" w:rsidRDefault="001D2D9C" w:rsidP="001D2D9C">
      <w:pPr>
        <w:pStyle w:val="Ttulo1"/>
      </w:pPr>
      <w:bookmarkStart w:id="17" w:name="_Toc125034694"/>
      <w:r>
        <w:lastRenderedPageBreak/>
        <w:t>Construção da Rede</w:t>
      </w:r>
      <w:bookmarkEnd w:id="17"/>
      <w:r>
        <w:t xml:space="preserve"> </w:t>
      </w:r>
    </w:p>
    <w:p w14:paraId="7536D92F" w14:textId="27D6046B" w:rsidR="005C2EC5" w:rsidRPr="005C2EC5" w:rsidRDefault="00233C0C" w:rsidP="006E3DA5">
      <w:pPr>
        <w:pStyle w:val="Ttulo2"/>
        <w:spacing w:line="360" w:lineRule="auto"/>
      </w:pPr>
      <w:bookmarkStart w:id="18" w:name="_Toc125034695"/>
      <w:r>
        <w:t>Servidores</w:t>
      </w:r>
      <w:bookmarkEnd w:id="18"/>
    </w:p>
    <w:p w14:paraId="6B17341A" w14:textId="1EEB30A4" w:rsidR="004149E4" w:rsidRPr="007F2663" w:rsidRDefault="00295CDD" w:rsidP="006E3DA5">
      <w:pPr>
        <w:spacing w:after="200" w:line="360" w:lineRule="auto"/>
        <w:ind w:firstLine="284"/>
        <w:rPr>
          <w:sz w:val="22"/>
          <w:szCs w:val="20"/>
        </w:rPr>
      </w:pPr>
      <w:r w:rsidRPr="007F2663">
        <w:rPr>
          <w:sz w:val="22"/>
          <w:szCs w:val="20"/>
        </w:rPr>
        <w:t>Para uma melhor organização na nova rede criada</w:t>
      </w:r>
      <w:r w:rsidR="000A3C74" w:rsidRPr="007F2663">
        <w:rPr>
          <w:sz w:val="22"/>
          <w:szCs w:val="20"/>
        </w:rPr>
        <w:t>, e como começo do projeto</w:t>
      </w:r>
      <w:r w:rsidR="00F569E9" w:rsidRPr="007F2663">
        <w:rPr>
          <w:sz w:val="22"/>
          <w:szCs w:val="20"/>
        </w:rPr>
        <w:t>, foi realizada a criação de uma sala de servidores. Na mesma sala, estavam contidos servidores “WEB”, “DHCP”</w:t>
      </w:r>
      <w:r w:rsidR="00910B38" w:rsidRPr="007F2663">
        <w:rPr>
          <w:sz w:val="22"/>
          <w:szCs w:val="20"/>
        </w:rPr>
        <w:t xml:space="preserve">, seguidos de dois </w:t>
      </w:r>
      <w:r w:rsidR="00CC6F34" w:rsidRPr="007F2663">
        <w:rPr>
          <w:sz w:val="22"/>
          <w:szCs w:val="20"/>
        </w:rPr>
        <w:t>“Switch</w:t>
      </w:r>
      <w:r w:rsidR="00391194">
        <w:rPr>
          <w:sz w:val="22"/>
          <w:szCs w:val="20"/>
        </w:rPr>
        <w:t>’s</w:t>
      </w:r>
      <w:r w:rsidR="00CC6F34" w:rsidRPr="007F2663">
        <w:rPr>
          <w:sz w:val="22"/>
          <w:szCs w:val="20"/>
        </w:rPr>
        <w:t>”.</w:t>
      </w:r>
      <w:r w:rsidR="009A1392" w:rsidRPr="007F2663">
        <w:rPr>
          <w:sz w:val="22"/>
          <w:szCs w:val="20"/>
        </w:rPr>
        <w:t xml:space="preserve"> </w:t>
      </w:r>
      <w:r w:rsidR="00C674AE" w:rsidRPr="007F2663">
        <w:rPr>
          <w:sz w:val="22"/>
          <w:szCs w:val="20"/>
        </w:rPr>
        <w:t>Outro ponto focado neste projeto, foi a criação de uma rede segura. Para isso</w:t>
      </w:r>
      <w:r w:rsidR="00391194">
        <w:rPr>
          <w:sz w:val="22"/>
          <w:szCs w:val="20"/>
        </w:rPr>
        <w:t>,</w:t>
      </w:r>
      <w:r w:rsidR="00BF6089" w:rsidRPr="007F2663">
        <w:rPr>
          <w:sz w:val="22"/>
          <w:szCs w:val="20"/>
        </w:rPr>
        <w:t xml:space="preserve"> e a</w:t>
      </w:r>
      <w:r w:rsidR="00391194">
        <w:rPr>
          <w:sz w:val="22"/>
          <w:szCs w:val="20"/>
        </w:rPr>
        <w:t>n</w:t>
      </w:r>
      <w:r w:rsidR="00BF6089" w:rsidRPr="007F2663">
        <w:rPr>
          <w:sz w:val="22"/>
          <w:szCs w:val="20"/>
        </w:rPr>
        <w:t>tes de ser iniciada a criação de uma rede LAN, foi criada uma DMZ</w:t>
      </w:r>
      <w:r w:rsidR="00711A84" w:rsidRPr="007F2663">
        <w:rPr>
          <w:sz w:val="22"/>
          <w:szCs w:val="20"/>
        </w:rPr>
        <w:t xml:space="preserve">. A função da DMZ é servir de proteção à rede </w:t>
      </w:r>
      <w:r w:rsidR="00421698" w:rsidRPr="007F2663">
        <w:rPr>
          <w:sz w:val="22"/>
          <w:szCs w:val="20"/>
        </w:rPr>
        <w:t>privada, pois é na mesma que  a firewall se encontra.</w:t>
      </w:r>
      <w:r w:rsidR="004149E4" w:rsidRPr="007F2663">
        <w:rPr>
          <w:sz w:val="22"/>
          <w:szCs w:val="20"/>
        </w:rPr>
        <w:t xml:space="preserve"> </w:t>
      </w:r>
    </w:p>
    <w:p w14:paraId="30FAE766" w14:textId="0C305619" w:rsidR="009A1392" w:rsidRPr="007F2663" w:rsidRDefault="00432926" w:rsidP="006E3DA5">
      <w:pPr>
        <w:spacing w:after="200" w:line="360" w:lineRule="auto"/>
        <w:ind w:firstLine="284"/>
        <w:rPr>
          <w:sz w:val="22"/>
          <w:szCs w:val="20"/>
        </w:rPr>
      </w:pPr>
      <w:r w:rsidRPr="007F2663">
        <w:rPr>
          <w:noProof/>
          <w:sz w:val="22"/>
          <w:szCs w:val="20"/>
        </w:rPr>
        <w:drawing>
          <wp:anchor distT="0" distB="0" distL="114300" distR="114300" simplePos="0" relativeHeight="251658240" behindDoc="1" locked="0" layoutInCell="1" allowOverlap="1" wp14:anchorId="4E7AEDDD" wp14:editId="6B72BC5E">
            <wp:simplePos x="0" y="0"/>
            <wp:positionH relativeFrom="margin">
              <wp:posOffset>0</wp:posOffset>
            </wp:positionH>
            <wp:positionV relativeFrom="paragraph">
              <wp:posOffset>364159</wp:posOffset>
            </wp:positionV>
            <wp:extent cx="5400040" cy="2477135"/>
            <wp:effectExtent l="0" t="0" r="0" b="0"/>
            <wp:wrapTight wrapText="bothSides">
              <wp:wrapPolygon edited="0">
                <wp:start x="0" y="0"/>
                <wp:lineTo x="0" y="21484"/>
                <wp:lineTo x="21539" y="21484"/>
                <wp:lineTo x="21539" y="0"/>
                <wp:lineTo x="0" y="0"/>
              </wp:wrapPolygon>
            </wp:wrapTight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4771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4149E4" w:rsidRPr="007F2663">
        <w:rPr>
          <w:sz w:val="22"/>
          <w:szCs w:val="20"/>
        </w:rPr>
        <w:t xml:space="preserve">Na imagem a seguir, é possível </w:t>
      </w:r>
      <w:r w:rsidRPr="007F2663">
        <w:rPr>
          <w:sz w:val="22"/>
          <w:szCs w:val="20"/>
        </w:rPr>
        <w:t>visualizar</w:t>
      </w:r>
      <w:r w:rsidR="004149E4" w:rsidRPr="007F2663">
        <w:rPr>
          <w:sz w:val="22"/>
          <w:szCs w:val="20"/>
        </w:rPr>
        <w:t xml:space="preserve"> a sala de servidores</w:t>
      </w:r>
      <w:r w:rsidRPr="007F2663">
        <w:rPr>
          <w:sz w:val="22"/>
          <w:szCs w:val="20"/>
        </w:rPr>
        <w:t xml:space="preserve">, que se encontra no piso </w:t>
      </w:r>
      <w:r w:rsidR="007F2663">
        <w:rPr>
          <w:sz w:val="22"/>
          <w:szCs w:val="20"/>
        </w:rPr>
        <w:t>-1</w:t>
      </w:r>
      <w:r w:rsidR="00E31EF7" w:rsidRPr="007F2663">
        <w:rPr>
          <w:sz w:val="22"/>
          <w:szCs w:val="20"/>
        </w:rPr>
        <w:t>.</w:t>
      </w:r>
    </w:p>
    <w:p w14:paraId="48B2157C" w14:textId="38D66A56" w:rsidR="00CC6F34" w:rsidRDefault="002C259F">
      <w:pPr>
        <w:spacing w:after="200" w:line="276" w:lineRule="auto"/>
        <w:jc w:val="left"/>
      </w:pPr>
      <w:r>
        <w:rPr>
          <w:noProof/>
        </w:rPr>
        <w:drawing>
          <wp:anchor distT="0" distB="0" distL="114300" distR="114300" simplePos="0" relativeHeight="251661312" behindDoc="1" locked="0" layoutInCell="1" allowOverlap="1" wp14:anchorId="0CAE30A5" wp14:editId="7625D633">
            <wp:simplePos x="0" y="0"/>
            <wp:positionH relativeFrom="margin">
              <wp:posOffset>80645</wp:posOffset>
            </wp:positionH>
            <wp:positionV relativeFrom="paragraph">
              <wp:posOffset>2709849</wp:posOffset>
            </wp:positionV>
            <wp:extent cx="5237894" cy="3835676"/>
            <wp:effectExtent l="0" t="0" r="0" b="0"/>
            <wp:wrapNone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73" b="2727"/>
                    <a:stretch/>
                  </pic:blipFill>
                  <pic:spPr bwMode="auto">
                    <a:xfrm>
                      <a:off x="0" y="0"/>
                      <a:ext cx="5237894" cy="3835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838F2E1" wp14:editId="14BA2B3A">
                <wp:simplePos x="0" y="0"/>
                <wp:positionH relativeFrom="margin">
                  <wp:posOffset>1871345</wp:posOffset>
                </wp:positionH>
                <wp:positionV relativeFrom="paragraph">
                  <wp:posOffset>2498394</wp:posOffset>
                </wp:positionV>
                <wp:extent cx="1651000" cy="259080"/>
                <wp:effectExtent l="0" t="0" r="0" b="0"/>
                <wp:wrapTight wrapText="bothSides">
                  <wp:wrapPolygon edited="0">
                    <wp:start x="0" y="0"/>
                    <wp:lineTo x="0" y="20118"/>
                    <wp:lineTo x="21434" y="20118"/>
                    <wp:lineTo x="21434" y="0"/>
                    <wp:lineTo x="0" y="0"/>
                  </wp:wrapPolygon>
                </wp:wrapTight>
                <wp:docPr id="5" name="Caixa de texto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51000" cy="2590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53745B9" w14:textId="3A3C28B7" w:rsidR="00432926" w:rsidRPr="002E1CCC" w:rsidRDefault="00432926" w:rsidP="00432926">
                            <w:pPr>
                              <w:pStyle w:val="Legenda"/>
                              <w:rPr>
                                <w:sz w:val="24"/>
                              </w:rPr>
                            </w:pPr>
                            <w:bookmarkStart w:id="19" w:name="_Toc125032346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r>
                              <w:t>.: Sala de servidores.</w:t>
                            </w:r>
                            <w:bookmarkEnd w:id="19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38F2E1" id="Caixa de texto 5" o:spid="_x0000_s1028" type="#_x0000_t202" style="position:absolute;margin-left:147.35pt;margin-top:196.7pt;width:130pt;height:20.4pt;z-index:-2516561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" stroked="f">
                <v:textbox inset="0,0,0,0">
                  <w:txbxContent>
                    <w:p w14:paraId="153745B9" w14:textId="3A3C28B7" w:rsidR="00432926" w:rsidRPr="002E1CCC" w:rsidRDefault="00432926" w:rsidP="00432926">
                      <w:pPr>
                        <w:pStyle w:val="Legenda"/>
                        <w:rPr>
                          <w:sz w:val="24"/>
                        </w:rPr>
                      </w:pPr>
                      <w:bookmarkStart w:id="20" w:name="_Toc125032346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3</w:t>
                        </w:r>
                      </w:fldSimple>
                      <w:r>
                        <w:t>.: Sala de servidores.</w:t>
                      </w:r>
                      <w:bookmarkEnd w:id="20"/>
                    </w:p>
                  </w:txbxContent>
                </v:textbox>
                <w10:wrap type="tight" anchorx="margin"/>
              </v:shape>
            </w:pict>
          </mc:Fallback>
        </mc:AlternateContent>
      </w:r>
    </w:p>
    <w:p w14:paraId="13664E8D" w14:textId="530DAD63" w:rsidR="00C2035F" w:rsidRDefault="00C2035F">
      <w:pPr>
        <w:spacing w:after="200" w:line="276" w:lineRule="auto"/>
        <w:jc w:val="left"/>
      </w:pPr>
    </w:p>
    <w:p w14:paraId="71EC9A06" w14:textId="61CF3383" w:rsidR="00C2035F" w:rsidRDefault="00C2035F">
      <w:pPr>
        <w:spacing w:after="200" w:line="276" w:lineRule="auto"/>
        <w:jc w:val="left"/>
      </w:pPr>
    </w:p>
    <w:p w14:paraId="0854F773" w14:textId="6BEE2B96" w:rsidR="00C2035F" w:rsidRDefault="00C2035F">
      <w:pPr>
        <w:spacing w:after="200" w:line="276" w:lineRule="auto"/>
        <w:jc w:val="left"/>
      </w:pPr>
    </w:p>
    <w:p w14:paraId="139BAB26" w14:textId="193323EB" w:rsidR="00C2035F" w:rsidRDefault="00C2035F">
      <w:pPr>
        <w:spacing w:after="200" w:line="276" w:lineRule="auto"/>
        <w:jc w:val="left"/>
      </w:pPr>
    </w:p>
    <w:p w14:paraId="57F823B7" w14:textId="22E3DB74" w:rsidR="00C2035F" w:rsidRDefault="00C2035F">
      <w:pPr>
        <w:spacing w:after="200" w:line="276" w:lineRule="auto"/>
        <w:jc w:val="left"/>
      </w:pPr>
    </w:p>
    <w:p w14:paraId="03077B04" w14:textId="31770781" w:rsidR="00C2035F" w:rsidRDefault="00C2035F">
      <w:pPr>
        <w:spacing w:after="200" w:line="276" w:lineRule="auto"/>
        <w:jc w:val="left"/>
      </w:pPr>
    </w:p>
    <w:p w14:paraId="7882036F" w14:textId="77E1643E" w:rsidR="00C2035F" w:rsidRDefault="00C2035F">
      <w:pPr>
        <w:spacing w:after="200" w:line="276" w:lineRule="auto"/>
        <w:jc w:val="left"/>
      </w:pPr>
    </w:p>
    <w:p w14:paraId="63007F7C" w14:textId="495FB4FF" w:rsidR="00C2035F" w:rsidRDefault="00C2035F">
      <w:pPr>
        <w:spacing w:after="200" w:line="276" w:lineRule="auto"/>
        <w:jc w:val="left"/>
      </w:pPr>
    </w:p>
    <w:p w14:paraId="7AC97628" w14:textId="428D02F7" w:rsidR="00C2035F" w:rsidRDefault="00C2035F">
      <w:pPr>
        <w:spacing w:after="200" w:line="276" w:lineRule="auto"/>
        <w:jc w:val="left"/>
      </w:pPr>
    </w:p>
    <w:p w14:paraId="36B78417" w14:textId="1D2338DB" w:rsidR="00C2035F" w:rsidRDefault="00C2035F">
      <w:pPr>
        <w:spacing w:after="200" w:line="276" w:lineRule="auto"/>
        <w:jc w:val="left"/>
      </w:pPr>
    </w:p>
    <w:p w14:paraId="0040C9D0" w14:textId="51D82532" w:rsidR="000568E8" w:rsidRDefault="002C259F" w:rsidP="000568E8">
      <w:pPr>
        <w:spacing w:after="200" w:line="276" w:lineRule="auto"/>
        <w:jc w:val="lef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0624FD24" wp14:editId="79D2CD61">
                <wp:simplePos x="0" y="0"/>
                <wp:positionH relativeFrom="margin">
                  <wp:posOffset>930441</wp:posOffset>
                </wp:positionH>
                <wp:positionV relativeFrom="paragraph">
                  <wp:posOffset>266645</wp:posOffset>
                </wp:positionV>
                <wp:extent cx="2804615" cy="307075"/>
                <wp:effectExtent l="0" t="0" r="2540" b="0"/>
                <wp:wrapNone/>
                <wp:docPr id="7" name="Caixa de texto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04615" cy="30707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09F116C" w14:textId="15611F5F" w:rsidR="007F2663" w:rsidRPr="006162AC" w:rsidRDefault="007F2663" w:rsidP="007F2663">
                            <w:pPr>
                              <w:pStyle w:val="Legenda"/>
                              <w:rPr>
                                <w:noProof/>
                                <w:sz w:val="24"/>
                              </w:rPr>
                            </w:pPr>
                            <w:bookmarkStart w:id="21" w:name="_Toc125032347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4</w:t>
                              </w:r>
                            </w:fldSimple>
                            <w:r>
                              <w:t>.: Planta do piso da sala de servidores.</w:t>
                            </w:r>
                            <w:bookmarkEnd w:id="2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24FD24" id="Caixa de texto 7" o:spid="_x0000_s1029" type="#_x0000_t202" style="position:absolute;margin-left:73.25pt;margin-top:21pt;width:220.85pt;height:24.2pt;z-index:-2516531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" stroked="f">
                <v:textbox inset="0,0,0,0">
                  <w:txbxContent>
                    <w:p w14:paraId="609F116C" w14:textId="15611F5F" w:rsidR="007F2663" w:rsidRPr="006162AC" w:rsidRDefault="007F2663" w:rsidP="007F2663">
                      <w:pPr>
                        <w:pStyle w:val="Legenda"/>
                        <w:rPr>
                          <w:noProof/>
                          <w:sz w:val="24"/>
                        </w:rPr>
                      </w:pPr>
                      <w:bookmarkStart w:id="22" w:name="_Toc125032347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4</w:t>
                        </w:r>
                      </w:fldSimple>
                      <w:r>
                        <w:t>.: Planta do piso da sala de servidores.</w:t>
                      </w:r>
                      <w:bookmarkEnd w:id="22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F444C22" w14:textId="0D0B296C" w:rsidR="00783E1D" w:rsidRDefault="00783E1D" w:rsidP="006C55D6">
      <w:pPr>
        <w:pStyle w:val="Ttulo2"/>
        <w:spacing w:line="360" w:lineRule="auto"/>
      </w:pPr>
      <w:bookmarkStart w:id="23" w:name="_Toc125034696"/>
      <w:r>
        <w:lastRenderedPageBreak/>
        <w:t>Organização dos IP’s</w:t>
      </w:r>
      <w:r w:rsidR="00C92F27">
        <w:t xml:space="preserve"> de cada departamento</w:t>
      </w:r>
      <w:bookmarkEnd w:id="23"/>
    </w:p>
    <w:p w14:paraId="59538BAF" w14:textId="761E42DB" w:rsidR="00313B92" w:rsidRPr="00BE2188" w:rsidRDefault="007B32BA" w:rsidP="006C55D6">
      <w:pPr>
        <w:spacing w:after="200" w:line="360" w:lineRule="auto"/>
        <w:ind w:firstLine="284"/>
      </w:pPr>
      <w:r w:rsidRPr="00BE2188">
        <w:t xml:space="preserve">Em todo o projeto, foram </w:t>
      </w:r>
      <w:r w:rsidR="00C468A7" w:rsidRPr="00BE2188">
        <w:t>usados 6 departamentos: Servidores, Rece</w:t>
      </w:r>
      <w:r w:rsidR="00CA0024" w:rsidRPr="00BE2188">
        <w:t>ção, Refeitório, Contabilidade/Logística, Administração/Recursos Humanos</w:t>
      </w:r>
      <w:r w:rsidR="006C55D6" w:rsidRPr="00BE2188">
        <w:t xml:space="preserve"> e</w:t>
      </w:r>
      <w:r w:rsidR="00CA0024" w:rsidRPr="00BE2188">
        <w:t xml:space="preserve"> Escritório/Equipa Té</w:t>
      </w:r>
      <w:r w:rsidR="00C5229A" w:rsidRPr="00BE2188">
        <w:t>cnica/ Call center.</w:t>
      </w:r>
      <w:r w:rsidR="00DA4CD1" w:rsidRPr="00BE2188">
        <w:t xml:space="preserve"> Cada departamento foi organizado em andares, sendo que um andar pode conter mais do que um departamento. Ao longo deste relatório, será possível destacar </w:t>
      </w:r>
      <w:r w:rsidR="00B20B46" w:rsidRPr="00BE2188">
        <w:t>cada departamento por piso.</w:t>
      </w:r>
    </w:p>
    <w:p w14:paraId="262E2A88" w14:textId="5EE7D9D8" w:rsidR="00ED256F" w:rsidRPr="00BE2188" w:rsidRDefault="00ED256F" w:rsidP="006C55D6">
      <w:pPr>
        <w:spacing w:after="200" w:line="360" w:lineRule="auto"/>
        <w:ind w:firstLine="284"/>
      </w:pPr>
      <w:r w:rsidRPr="00BE2188">
        <w:t xml:space="preserve">Apesar de apenas serem usados 6 departamentos, nesta empresa, </w:t>
      </w:r>
      <w:r w:rsidR="00B1124C" w:rsidRPr="00BE2188">
        <w:t>os switch</w:t>
      </w:r>
      <w:r w:rsidR="005129BF" w:rsidRPr="00BE2188">
        <w:t>’s</w:t>
      </w:r>
      <w:r w:rsidR="00B1124C" w:rsidRPr="00BE2188">
        <w:t xml:space="preserve"> de toda a infraestrutura de rede</w:t>
      </w:r>
      <w:r w:rsidR="00DF0CFF" w:rsidRPr="00BE2188">
        <w:t xml:space="preserve"> foram implementados com, na sua base, </w:t>
      </w:r>
      <w:r w:rsidR="005129BF" w:rsidRPr="00BE2188">
        <w:t>3 VLAN’s.</w:t>
      </w:r>
      <w:r w:rsidR="006C0653" w:rsidRPr="00BE2188">
        <w:t xml:space="preserve"> No seguimento</w:t>
      </w:r>
      <w:r w:rsidR="00253550" w:rsidRPr="00BE2188">
        <w:t xml:space="preserve"> dessa implementação, as VLAN’s sofreram uma padronização: o número “100” indica a VLAN da </w:t>
      </w:r>
      <w:r w:rsidR="006C7D24" w:rsidRPr="00BE2188">
        <w:t>a</w:t>
      </w:r>
      <w:r w:rsidR="00253550" w:rsidRPr="00BE2188">
        <w:t>dministração</w:t>
      </w:r>
      <w:r w:rsidR="006C7D24" w:rsidRPr="00BE2188">
        <w:t>/recursos humanos</w:t>
      </w:r>
      <w:r w:rsidR="00201FA3" w:rsidRPr="00BE2188">
        <w:t xml:space="preserve"> com IP’s da faixa 192.172.100.0/24.</w:t>
      </w:r>
    </w:p>
    <w:p w14:paraId="7F9D285A" w14:textId="3FA770DE" w:rsidR="00EC6278" w:rsidRPr="00BE2188" w:rsidRDefault="00EC6278" w:rsidP="006C55D6">
      <w:pPr>
        <w:spacing w:after="200" w:line="360" w:lineRule="auto"/>
        <w:ind w:firstLine="284"/>
      </w:pPr>
      <w:r w:rsidRPr="00BE2188">
        <w:t>Colocando de parte o departamento administrativo e de recursos humanos</w:t>
      </w:r>
      <w:r w:rsidR="00AC5249" w:rsidRPr="00BE2188">
        <w:t>, foi aplicada também uma VLAN “200”</w:t>
      </w:r>
      <w:r w:rsidR="00B94995" w:rsidRPr="00BE2188">
        <w:t xml:space="preserve"> para o departamento da Contabilidade/Logística</w:t>
      </w:r>
      <w:r w:rsidR="00AC5249" w:rsidRPr="00BE2188">
        <w:t xml:space="preserve">, com a faixa de IP </w:t>
      </w:r>
      <w:r w:rsidR="009D17D3" w:rsidRPr="00BE2188">
        <w:t>a variar a partir de outra faixa de IP, sendo esta: 192.172.200.0/24.</w:t>
      </w:r>
    </w:p>
    <w:p w14:paraId="15A1C367" w14:textId="001C4C78" w:rsidR="00D27FEB" w:rsidRPr="00BE2188" w:rsidRDefault="00D27FEB" w:rsidP="006C55D6">
      <w:pPr>
        <w:spacing w:after="200" w:line="360" w:lineRule="auto"/>
        <w:ind w:firstLine="284"/>
      </w:pPr>
      <w:r w:rsidRPr="00BE2188">
        <w:t>Por último e por seguimento lógico, foi criada a VLAN “300”</w:t>
      </w:r>
      <w:r w:rsidR="008055B1" w:rsidRPr="00BE2188">
        <w:t>, que representa o departamento dos escritó</w:t>
      </w:r>
      <w:r w:rsidR="00F50B8E" w:rsidRPr="00BE2188">
        <w:t>rios/equipa técnica/ call center</w:t>
      </w:r>
      <w:r w:rsidR="0016095E" w:rsidRPr="00BE2188">
        <w:t>.</w:t>
      </w:r>
    </w:p>
    <w:p w14:paraId="0F40BF35" w14:textId="68C9393B" w:rsidR="00BE2188" w:rsidRPr="00BE2188" w:rsidRDefault="000C1F77" w:rsidP="00BE2188">
      <w:pPr>
        <w:spacing w:after="200" w:line="360" w:lineRule="auto"/>
        <w:ind w:firstLine="284"/>
      </w:pPr>
      <w:r w:rsidRPr="00BE2188">
        <w:t>Com</w:t>
      </w:r>
      <w:r w:rsidR="00880FF9" w:rsidRPr="00BE2188">
        <w:t xml:space="preserve"> toda a estrutura de rede e </w:t>
      </w:r>
      <w:r w:rsidR="004F2494" w:rsidRPr="00BE2188">
        <w:t>todos seus</w:t>
      </w:r>
      <w:r w:rsidR="00880FF9" w:rsidRPr="00BE2188">
        <w:t xml:space="preserve"> padrões de segurança definidos</w:t>
      </w:r>
      <w:r w:rsidR="00142286" w:rsidRPr="00BE2188">
        <w:t>, o próximo passo, é realizar a ligação dos servidores com o switch principal</w:t>
      </w:r>
      <w:r w:rsidR="00D86BD6" w:rsidRPr="00BE2188">
        <w:t>, usando as VLAN’s que foram definidas da base de dados do mesmo switch</w:t>
      </w:r>
      <w:r w:rsidR="00FD6414" w:rsidRPr="00BE2188">
        <w:t>.</w:t>
      </w:r>
      <w:r w:rsidR="00D86BD6" w:rsidRPr="00BE2188">
        <w:t xml:space="preserve"> Esta ligação será realizada através de um cabo</w:t>
      </w:r>
      <w:r w:rsidR="00737046" w:rsidRPr="00BE2188">
        <w:t xml:space="preserve"> que , em termos de organização da infraestrutura de rede no prédio da empresa</w:t>
      </w:r>
      <w:r w:rsidR="00115BCA" w:rsidRPr="00BE2188">
        <w:t xml:space="preserve">, </w:t>
      </w:r>
      <w:r w:rsidR="00BE3BC9" w:rsidRPr="00BE2188">
        <w:t>fará com que seja obrigatório uma passagem via Trunk</w:t>
      </w:r>
      <w:r w:rsidR="00E53926" w:rsidRPr="00BE2188">
        <w:t xml:space="preserve"> para que todas as</w:t>
      </w:r>
      <w:r w:rsidR="009A520B" w:rsidRPr="00BE2188">
        <w:t xml:space="preserve"> diferentes</w:t>
      </w:r>
      <w:r w:rsidR="00E53926" w:rsidRPr="00BE2188">
        <w:t xml:space="preserve"> VLAN’s tenham um </w:t>
      </w:r>
      <w:r w:rsidR="00FD6414" w:rsidRPr="00BE2188">
        <w:t>tráfego</w:t>
      </w:r>
      <w:r w:rsidR="00E53926" w:rsidRPr="00BE2188">
        <w:t xml:space="preserve"> em conjunto.</w:t>
      </w:r>
    </w:p>
    <w:p w14:paraId="1FB086A1" w14:textId="46C8B9CB" w:rsidR="003E1829" w:rsidRDefault="00BE2188" w:rsidP="00BE2188">
      <w:pPr>
        <w:pStyle w:val="Ttulo2"/>
        <w:spacing w:line="360" w:lineRule="auto"/>
      </w:pPr>
      <w:bookmarkStart w:id="24" w:name="_Toc125034697"/>
      <w:r>
        <w:t>Cisco Packet Tracer – Construção  do esquema de rede</w:t>
      </w:r>
      <w:bookmarkEnd w:id="24"/>
    </w:p>
    <w:p w14:paraId="6F747312" w14:textId="0EEE40D6" w:rsidR="00CA7ADE" w:rsidRDefault="00C92F27" w:rsidP="00BE2188">
      <w:pPr>
        <w:spacing w:after="200" w:line="360" w:lineRule="auto"/>
        <w:ind w:firstLine="284"/>
        <w:rPr>
          <w:szCs w:val="21"/>
        </w:rPr>
      </w:pPr>
      <w:r w:rsidRPr="008C149D">
        <w:rPr>
          <w:szCs w:val="21"/>
        </w:rPr>
        <w:t>Após</w:t>
      </w:r>
      <w:r w:rsidR="00FD6414" w:rsidRPr="008C149D">
        <w:rPr>
          <w:szCs w:val="21"/>
        </w:rPr>
        <w:t xml:space="preserve"> o uso da</w:t>
      </w:r>
      <w:r w:rsidR="006872EF" w:rsidRPr="008C149D">
        <w:rPr>
          <w:szCs w:val="21"/>
        </w:rPr>
        <w:t xml:space="preserve"> ferramenta “Cisco Packet Tracer” e de </w:t>
      </w:r>
      <w:r w:rsidRPr="008C149D">
        <w:rPr>
          <w:szCs w:val="21"/>
        </w:rPr>
        <w:t xml:space="preserve">um estudo aprofundado de </w:t>
      </w:r>
      <w:r w:rsidR="006872EF" w:rsidRPr="008C149D">
        <w:rPr>
          <w:szCs w:val="21"/>
        </w:rPr>
        <w:t>todo o esquema de rede criado na mesma ferramenta,</w:t>
      </w:r>
      <w:r w:rsidR="00E61668" w:rsidRPr="008C149D">
        <w:rPr>
          <w:szCs w:val="21"/>
        </w:rPr>
        <w:t xml:space="preserve"> fo</w:t>
      </w:r>
      <w:r w:rsidR="00C63DC5" w:rsidRPr="008C149D">
        <w:rPr>
          <w:szCs w:val="21"/>
        </w:rPr>
        <w:t>i</w:t>
      </w:r>
      <w:r w:rsidR="00E61668" w:rsidRPr="008C149D">
        <w:rPr>
          <w:szCs w:val="21"/>
        </w:rPr>
        <w:t xml:space="preserve"> possível realizar uma verificação de todos os nós da rede até aos switch’s </w:t>
      </w:r>
      <w:r w:rsidR="00057E87" w:rsidRPr="008C149D">
        <w:rPr>
          <w:szCs w:val="21"/>
        </w:rPr>
        <w:t xml:space="preserve">que fazem ligação com todas as máquinas da empresa. </w:t>
      </w:r>
      <w:r w:rsidR="00701D6A" w:rsidRPr="008C149D">
        <w:rPr>
          <w:szCs w:val="21"/>
        </w:rPr>
        <w:t xml:space="preserve">Para auxiliar essa verificação, foi usada a opção “Trunk” do software </w:t>
      </w:r>
      <w:r w:rsidR="001C549F" w:rsidRPr="008C149D">
        <w:rPr>
          <w:szCs w:val="21"/>
        </w:rPr>
        <w:t>para permitir o envio das respetivas VLAN’s para cada um dos departamentos.</w:t>
      </w:r>
    </w:p>
    <w:p w14:paraId="68217B6E" w14:textId="18E1B0C9" w:rsidR="00BE2188" w:rsidRDefault="00BE2188" w:rsidP="00BE2188">
      <w:pPr>
        <w:spacing w:after="200" w:line="360" w:lineRule="auto"/>
        <w:rPr>
          <w:szCs w:val="21"/>
        </w:rPr>
      </w:pPr>
    </w:p>
    <w:p w14:paraId="2547D322" w14:textId="77777777" w:rsidR="00BE2188" w:rsidRDefault="00BE2188" w:rsidP="00BE2188">
      <w:pPr>
        <w:spacing w:after="200" w:line="360" w:lineRule="auto"/>
        <w:rPr>
          <w:szCs w:val="21"/>
        </w:rPr>
      </w:pPr>
    </w:p>
    <w:p w14:paraId="33C29103" w14:textId="77777777" w:rsidR="00BE2188" w:rsidRDefault="00BE2188" w:rsidP="008C149D">
      <w:pPr>
        <w:spacing w:after="200" w:line="360" w:lineRule="auto"/>
        <w:ind w:firstLine="284"/>
        <w:rPr>
          <w:szCs w:val="21"/>
        </w:rPr>
      </w:pPr>
    </w:p>
    <w:p w14:paraId="1AF21CDC" w14:textId="7C0A5743" w:rsidR="00313B92" w:rsidRPr="008C149D" w:rsidRDefault="00DB6A89" w:rsidP="008C149D">
      <w:pPr>
        <w:spacing w:after="200" w:line="360" w:lineRule="auto"/>
        <w:ind w:firstLine="284"/>
        <w:rPr>
          <w:szCs w:val="21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22E44A37" wp14:editId="0541E287">
                <wp:simplePos x="0" y="0"/>
                <wp:positionH relativeFrom="column">
                  <wp:posOffset>327246</wp:posOffset>
                </wp:positionH>
                <wp:positionV relativeFrom="paragraph">
                  <wp:posOffset>260598</wp:posOffset>
                </wp:positionV>
                <wp:extent cx="4738370" cy="2195195"/>
                <wp:effectExtent l="12700" t="12700" r="11430" b="14605"/>
                <wp:wrapNone/>
                <wp:docPr id="10" name="Retângul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738370" cy="219519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EB2091C" id="Retângulo 10" o:spid="_x0000_s1026" style="position:absolute;margin-left:25.75pt;margin-top:20.5pt;width:373.1pt;height:172.85pt;z-index:2517288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" filled="f" strokecolor="#f79646 [3209]" strokeweight="2pt"/>
            </w:pict>
          </mc:Fallback>
        </mc:AlternateContent>
      </w:r>
      <w:r w:rsidR="00526669" w:rsidRPr="00DC3A08">
        <w:rPr>
          <w:noProof/>
        </w:rPr>
        <w:drawing>
          <wp:anchor distT="0" distB="0" distL="114300" distR="114300" simplePos="0" relativeHeight="251665408" behindDoc="1" locked="0" layoutInCell="1" allowOverlap="1" wp14:anchorId="74FABDA2" wp14:editId="65638C99">
            <wp:simplePos x="0" y="0"/>
            <wp:positionH relativeFrom="margin">
              <wp:align>center</wp:align>
            </wp:positionH>
            <wp:positionV relativeFrom="paragraph">
              <wp:posOffset>263437</wp:posOffset>
            </wp:positionV>
            <wp:extent cx="4739003" cy="2195633"/>
            <wp:effectExtent l="0" t="0" r="5080" b="0"/>
            <wp:wrapNone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9003" cy="219563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162C2E7" w14:textId="6E8F7177" w:rsidR="00783E1D" w:rsidRDefault="00783E1D">
      <w:pPr>
        <w:spacing w:after="200" w:line="276" w:lineRule="auto"/>
        <w:jc w:val="left"/>
      </w:pPr>
    </w:p>
    <w:p w14:paraId="27F58D33" w14:textId="742177D9" w:rsidR="00783E1D" w:rsidRDefault="00783E1D">
      <w:pPr>
        <w:spacing w:after="200" w:line="276" w:lineRule="auto"/>
        <w:jc w:val="left"/>
      </w:pPr>
    </w:p>
    <w:p w14:paraId="531D9CC2" w14:textId="7270F8A3" w:rsidR="00783E1D" w:rsidRDefault="00DB6A89">
      <w:pPr>
        <w:spacing w:after="200" w:line="276" w:lineRule="auto"/>
        <w:jc w:val="left"/>
      </w:pPr>
      <w:r>
        <w:rPr>
          <w:noProof/>
          <w:sz w:val="22"/>
          <w:szCs w:val="20"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7813083D" wp14:editId="39FAE7B3">
                <wp:simplePos x="0" y="0"/>
                <wp:positionH relativeFrom="column">
                  <wp:posOffset>5093252</wp:posOffset>
                </wp:positionH>
                <wp:positionV relativeFrom="paragraph">
                  <wp:posOffset>172306</wp:posOffset>
                </wp:positionV>
                <wp:extent cx="715617" cy="302150"/>
                <wp:effectExtent l="0" t="0" r="8890" b="15875"/>
                <wp:wrapNone/>
                <wp:docPr id="46" name="Caixa de Texto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15617" cy="302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0853CDA" w14:textId="044C601C" w:rsidR="00DB6A89" w:rsidRPr="00DB6A89" w:rsidRDefault="00DB6A89">
                            <w:pPr>
                              <w:rPr>
                                <w:sz w:val="22"/>
                                <w:szCs w:val="21"/>
                              </w:rPr>
                            </w:pPr>
                            <w:r w:rsidRPr="00DB6A89">
                              <w:rPr>
                                <w:sz w:val="22"/>
                                <w:szCs w:val="21"/>
                              </w:rPr>
                              <w:t>Piso -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13083D" id="Caixa de Texto 46" o:spid="_x0000_s1030" type="#_x0000_t202" style="position:absolute;margin-left:401.05pt;margin-top:13.55pt;width:56.35pt;height:23.8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" fillcolor="white [3201]" strokeweight=".5pt">
                <v:textbox>
                  <w:txbxContent>
                    <w:p w14:paraId="30853CDA" w14:textId="044C601C" w:rsidR="00DB6A89" w:rsidRPr="00DB6A89" w:rsidRDefault="00DB6A89">
                      <w:pPr>
                        <w:rPr>
                          <w:sz w:val="22"/>
                          <w:szCs w:val="21"/>
                        </w:rPr>
                      </w:pPr>
                      <w:r w:rsidRPr="00DB6A89">
                        <w:rPr>
                          <w:sz w:val="22"/>
                          <w:szCs w:val="21"/>
                        </w:rPr>
                        <w:t>Piso -1</w:t>
                      </w:r>
                    </w:p>
                  </w:txbxContent>
                </v:textbox>
              </v:shape>
            </w:pict>
          </mc:Fallback>
        </mc:AlternateContent>
      </w:r>
    </w:p>
    <w:p w14:paraId="356DE599" w14:textId="109D29A4" w:rsidR="00783E1D" w:rsidRDefault="00783E1D">
      <w:pPr>
        <w:spacing w:after="200" w:line="276" w:lineRule="auto"/>
        <w:jc w:val="left"/>
      </w:pPr>
    </w:p>
    <w:p w14:paraId="359BA8F2" w14:textId="6C15BFCD" w:rsidR="00783E1D" w:rsidRDefault="00783E1D">
      <w:pPr>
        <w:spacing w:after="200" w:line="276" w:lineRule="auto"/>
        <w:jc w:val="left"/>
      </w:pPr>
    </w:p>
    <w:p w14:paraId="1C949C92" w14:textId="32708195" w:rsidR="00783E1D" w:rsidRDefault="00783E1D">
      <w:pPr>
        <w:spacing w:after="200" w:line="276" w:lineRule="auto"/>
        <w:jc w:val="left"/>
      </w:pPr>
    </w:p>
    <w:p w14:paraId="5116E129" w14:textId="77777777" w:rsidR="00BE2188" w:rsidRDefault="00BE2188">
      <w:pPr>
        <w:spacing w:after="200" w:line="276" w:lineRule="auto"/>
        <w:jc w:val="left"/>
      </w:pPr>
    </w:p>
    <w:p w14:paraId="2499D898" w14:textId="56CB5208" w:rsidR="00783E1D" w:rsidRDefault="00DB6A89">
      <w:pPr>
        <w:spacing w:after="200" w:line="276" w:lineRule="auto"/>
        <w:jc w:val="lef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5A62578B" wp14:editId="0EF901FE">
                <wp:simplePos x="0" y="0"/>
                <wp:positionH relativeFrom="column">
                  <wp:posOffset>1564447</wp:posOffset>
                </wp:positionH>
                <wp:positionV relativeFrom="paragraph">
                  <wp:posOffset>223548</wp:posOffset>
                </wp:positionV>
                <wp:extent cx="2487074" cy="2398091"/>
                <wp:effectExtent l="12700" t="12700" r="15240" b="15240"/>
                <wp:wrapNone/>
                <wp:docPr id="14" name="Retângulo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87074" cy="2398091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E5A60F5" id="Retângulo 14" o:spid="_x0000_s1026" style="position:absolute;margin-left:123.2pt;margin-top:17.6pt;width:195.85pt;height:188.85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" filled="f" strokecolor="#f79646 [3209]" strokeweight="2pt"/>
            </w:pict>
          </mc:Fallback>
        </mc:AlternateContent>
      </w:r>
      <w:r w:rsidR="00526669" w:rsidRPr="00CB2F94">
        <w:rPr>
          <w:noProof/>
        </w:rPr>
        <w:drawing>
          <wp:anchor distT="0" distB="0" distL="114300" distR="114300" simplePos="0" relativeHeight="251664384" behindDoc="1" locked="0" layoutInCell="1" allowOverlap="1" wp14:anchorId="0FDB46F3" wp14:editId="127E7D8E">
            <wp:simplePos x="0" y="0"/>
            <wp:positionH relativeFrom="margin">
              <wp:posOffset>1605871</wp:posOffset>
            </wp:positionH>
            <wp:positionV relativeFrom="paragraph">
              <wp:posOffset>217465</wp:posOffset>
            </wp:positionV>
            <wp:extent cx="2444115" cy="2402840"/>
            <wp:effectExtent l="0" t="0" r="0" b="0"/>
            <wp:wrapNone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84" t="3716"/>
                    <a:stretch/>
                  </pic:blipFill>
                  <pic:spPr bwMode="auto">
                    <a:xfrm>
                      <a:off x="0" y="0"/>
                      <a:ext cx="2444115" cy="2402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CDE2F47" w14:textId="77777777" w:rsidR="00BE2188" w:rsidRDefault="00BE2188">
      <w:pPr>
        <w:spacing w:after="200" w:line="276" w:lineRule="auto"/>
        <w:jc w:val="left"/>
      </w:pPr>
    </w:p>
    <w:p w14:paraId="2F9DB676" w14:textId="5B9E214A" w:rsidR="00783E1D" w:rsidRDefault="00783E1D">
      <w:pPr>
        <w:spacing w:after="200" w:line="276" w:lineRule="auto"/>
        <w:jc w:val="left"/>
      </w:pPr>
    </w:p>
    <w:p w14:paraId="40545E9B" w14:textId="52524EAB" w:rsidR="0088175D" w:rsidRDefault="00DB6A89">
      <w:pPr>
        <w:spacing w:after="200" w:line="276" w:lineRule="auto"/>
        <w:jc w:val="left"/>
      </w:pPr>
      <w:r>
        <w:rPr>
          <w:noProof/>
          <w:sz w:val="22"/>
          <w:szCs w:val="20"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3605591C" wp14:editId="4F7B6D8E">
                <wp:simplePos x="0" y="0"/>
                <wp:positionH relativeFrom="column">
                  <wp:posOffset>4088214</wp:posOffset>
                </wp:positionH>
                <wp:positionV relativeFrom="paragraph">
                  <wp:posOffset>188761</wp:posOffset>
                </wp:positionV>
                <wp:extent cx="715617" cy="302150"/>
                <wp:effectExtent l="0" t="0" r="8890" b="15875"/>
                <wp:wrapNone/>
                <wp:docPr id="57" name="Caixa de Texto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15617" cy="302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E9931DF" w14:textId="66403B62" w:rsidR="00DB6A89" w:rsidRPr="00DB6A89" w:rsidRDefault="00DB6A89" w:rsidP="00DB6A89">
                            <w:pPr>
                              <w:rPr>
                                <w:sz w:val="22"/>
                                <w:szCs w:val="21"/>
                              </w:rPr>
                            </w:pPr>
                            <w:r w:rsidRPr="00DB6A89">
                              <w:rPr>
                                <w:sz w:val="22"/>
                                <w:szCs w:val="21"/>
                              </w:rPr>
                              <w:t xml:space="preserve">Piso </w:t>
                            </w:r>
                            <w:r>
                              <w:rPr>
                                <w:sz w:val="22"/>
                                <w:szCs w:val="21"/>
                              </w:rPr>
                              <w:t>0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05591C" id="Caixa de Texto 57" o:spid="_x0000_s1031" type="#_x0000_t202" style="position:absolute;margin-left:321.9pt;margin-top:14.85pt;width:56.35pt;height:23.8pt;z-index:251738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" fillcolor="white [3201]" strokeweight=".5pt">
                <v:textbox>
                  <w:txbxContent>
                    <w:p w14:paraId="4E9931DF" w14:textId="66403B62" w:rsidR="00DB6A89" w:rsidRPr="00DB6A89" w:rsidRDefault="00DB6A89" w:rsidP="00DB6A89">
                      <w:pPr>
                        <w:rPr>
                          <w:sz w:val="22"/>
                          <w:szCs w:val="21"/>
                        </w:rPr>
                      </w:pPr>
                      <w:r w:rsidRPr="00DB6A89">
                        <w:rPr>
                          <w:sz w:val="22"/>
                          <w:szCs w:val="21"/>
                        </w:rPr>
                        <w:t xml:space="preserve">Piso </w:t>
                      </w:r>
                      <w:r>
                        <w:rPr>
                          <w:sz w:val="22"/>
                          <w:szCs w:val="21"/>
                        </w:rPr>
                        <w:t>0</w:t>
                      </w:r>
                    </w:p>
                  </w:txbxContent>
                </v:textbox>
              </v:shape>
            </w:pict>
          </mc:Fallback>
        </mc:AlternateContent>
      </w:r>
    </w:p>
    <w:p w14:paraId="172E9B9F" w14:textId="451D6F04" w:rsidR="00783E1D" w:rsidRDefault="00783E1D">
      <w:pPr>
        <w:spacing w:after="200" w:line="276" w:lineRule="auto"/>
        <w:jc w:val="left"/>
      </w:pPr>
    </w:p>
    <w:p w14:paraId="26C198EF" w14:textId="387D792C" w:rsidR="00783E1D" w:rsidRDefault="00783E1D">
      <w:pPr>
        <w:spacing w:after="200" w:line="276" w:lineRule="auto"/>
        <w:jc w:val="left"/>
      </w:pPr>
    </w:p>
    <w:p w14:paraId="7642FCB5" w14:textId="32AEC2A8" w:rsidR="00783E1D" w:rsidRDefault="00783E1D">
      <w:pPr>
        <w:spacing w:after="200" w:line="276" w:lineRule="auto"/>
        <w:jc w:val="left"/>
      </w:pPr>
    </w:p>
    <w:p w14:paraId="3C25D43D" w14:textId="4A41FAAE" w:rsidR="00783E1D" w:rsidRDefault="00783E1D">
      <w:pPr>
        <w:spacing w:after="200" w:line="276" w:lineRule="auto"/>
        <w:jc w:val="left"/>
      </w:pPr>
    </w:p>
    <w:p w14:paraId="603AAFD6" w14:textId="77777777" w:rsidR="00BE2188" w:rsidRDefault="00BE2188">
      <w:pPr>
        <w:spacing w:after="200" w:line="276" w:lineRule="auto"/>
        <w:jc w:val="left"/>
      </w:pPr>
    </w:p>
    <w:p w14:paraId="09AABA88" w14:textId="54970765" w:rsidR="00783E1D" w:rsidRDefault="00DB6A89">
      <w:pPr>
        <w:spacing w:after="200" w:line="276" w:lineRule="auto"/>
        <w:jc w:val="lef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03F9FE91" wp14:editId="20FE1619">
                <wp:simplePos x="0" y="0"/>
                <wp:positionH relativeFrom="column">
                  <wp:posOffset>510126</wp:posOffset>
                </wp:positionH>
                <wp:positionV relativeFrom="paragraph">
                  <wp:posOffset>87244</wp:posOffset>
                </wp:positionV>
                <wp:extent cx="4380616" cy="2011432"/>
                <wp:effectExtent l="12700" t="12700" r="13970" b="8255"/>
                <wp:wrapNone/>
                <wp:docPr id="21" name="Retângulo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80616" cy="2011432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86BE64D" id="Retângulo 21" o:spid="_x0000_s1026" style="position:absolute;margin-left:40.15pt;margin-top:6.85pt;width:344.95pt;height:158.4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" filled="f" strokecolor="#f79646 [3209]" strokeweight="2pt"/>
            </w:pict>
          </mc:Fallback>
        </mc:AlternateContent>
      </w:r>
      <w:r w:rsidR="00526669" w:rsidRPr="004C4951">
        <w:rPr>
          <w:noProof/>
        </w:rPr>
        <w:drawing>
          <wp:anchor distT="0" distB="0" distL="114300" distR="114300" simplePos="0" relativeHeight="251666432" behindDoc="1" locked="0" layoutInCell="1" allowOverlap="1" wp14:anchorId="3E7F1B21" wp14:editId="1AFBD7CA">
            <wp:simplePos x="0" y="0"/>
            <wp:positionH relativeFrom="column">
              <wp:posOffset>567085</wp:posOffset>
            </wp:positionH>
            <wp:positionV relativeFrom="paragraph">
              <wp:posOffset>141427</wp:posOffset>
            </wp:positionV>
            <wp:extent cx="4220845" cy="1901825"/>
            <wp:effectExtent l="0" t="0" r="8255" b="3175"/>
            <wp:wrapNone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0845" cy="19018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771FECF" w14:textId="048BC761" w:rsidR="00783E1D" w:rsidRDefault="00783E1D">
      <w:pPr>
        <w:spacing w:after="200" w:line="276" w:lineRule="auto"/>
        <w:jc w:val="left"/>
      </w:pPr>
    </w:p>
    <w:p w14:paraId="60CCE3CF" w14:textId="409E5058" w:rsidR="00C2035F" w:rsidRDefault="00DB6A89">
      <w:pPr>
        <w:spacing w:after="200" w:line="276" w:lineRule="auto"/>
        <w:jc w:val="left"/>
      </w:pPr>
      <w:r>
        <w:rPr>
          <w:noProof/>
          <w:sz w:val="22"/>
          <w:szCs w:val="20"/>
        </w:rPr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788D65D5" wp14:editId="46BDCCFE">
                <wp:simplePos x="0" y="0"/>
                <wp:positionH relativeFrom="column">
                  <wp:posOffset>4933398</wp:posOffset>
                </wp:positionH>
                <wp:positionV relativeFrom="paragraph">
                  <wp:posOffset>208998</wp:posOffset>
                </wp:positionV>
                <wp:extent cx="715617" cy="302150"/>
                <wp:effectExtent l="0" t="0" r="8890" b="15875"/>
                <wp:wrapNone/>
                <wp:docPr id="58" name="Caixa de Texto 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15617" cy="302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2FF8A5C" w14:textId="504B8B53" w:rsidR="00DB6A89" w:rsidRPr="00DB6A89" w:rsidRDefault="00DB6A89" w:rsidP="00DB6A89">
                            <w:pPr>
                              <w:rPr>
                                <w:sz w:val="22"/>
                                <w:szCs w:val="21"/>
                              </w:rPr>
                            </w:pPr>
                            <w:r w:rsidRPr="00DB6A89">
                              <w:rPr>
                                <w:sz w:val="22"/>
                                <w:szCs w:val="21"/>
                              </w:rPr>
                              <w:t>Piso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8D65D5" id="Caixa de Texto 58" o:spid="_x0000_s1032" type="#_x0000_t202" style="position:absolute;margin-left:388.45pt;margin-top:16.45pt;width:56.35pt;height:23.8pt;z-index:251740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" fillcolor="white [3201]" strokeweight=".5pt">
                <v:textbox>
                  <w:txbxContent>
                    <w:p w14:paraId="72FF8A5C" w14:textId="504B8B53" w:rsidR="00DB6A89" w:rsidRPr="00DB6A89" w:rsidRDefault="00DB6A89" w:rsidP="00DB6A89">
                      <w:pPr>
                        <w:rPr>
                          <w:sz w:val="22"/>
                          <w:szCs w:val="21"/>
                        </w:rPr>
                      </w:pPr>
                      <w:r w:rsidRPr="00DB6A89">
                        <w:rPr>
                          <w:sz w:val="22"/>
                          <w:szCs w:val="21"/>
                        </w:rPr>
                        <w:t>Piso 1</w:t>
                      </w:r>
                    </w:p>
                  </w:txbxContent>
                </v:textbox>
              </v:shape>
            </w:pict>
          </mc:Fallback>
        </mc:AlternateContent>
      </w:r>
    </w:p>
    <w:p w14:paraId="52246392" w14:textId="67F9175D" w:rsidR="00FA7947" w:rsidRDefault="00FA7947">
      <w:pPr>
        <w:spacing w:after="200" w:line="276" w:lineRule="auto"/>
        <w:jc w:val="left"/>
      </w:pPr>
    </w:p>
    <w:p w14:paraId="2431E5CA" w14:textId="18457E5F" w:rsidR="00526669" w:rsidRDefault="00526669">
      <w:pPr>
        <w:spacing w:after="200" w:line="276" w:lineRule="auto"/>
        <w:jc w:val="left"/>
      </w:pPr>
    </w:p>
    <w:p w14:paraId="4E94D951" w14:textId="77777777" w:rsidR="00BE2188" w:rsidRDefault="00BE2188">
      <w:pPr>
        <w:spacing w:after="200" w:line="276" w:lineRule="auto"/>
        <w:jc w:val="left"/>
      </w:pPr>
    </w:p>
    <w:p w14:paraId="2605F54D" w14:textId="77777777" w:rsidR="00BE2188" w:rsidRDefault="00BE2188">
      <w:pPr>
        <w:spacing w:after="200" w:line="276" w:lineRule="auto"/>
        <w:jc w:val="left"/>
      </w:pPr>
    </w:p>
    <w:p w14:paraId="6B684313" w14:textId="77777777" w:rsidR="00BE2188" w:rsidRDefault="00BE2188">
      <w:pPr>
        <w:spacing w:after="200" w:line="276" w:lineRule="auto"/>
        <w:jc w:val="left"/>
      </w:pPr>
    </w:p>
    <w:p w14:paraId="11A4D84A" w14:textId="77777777" w:rsidR="00BE2188" w:rsidRDefault="00BE2188">
      <w:pPr>
        <w:spacing w:after="200" w:line="276" w:lineRule="auto"/>
        <w:jc w:val="left"/>
      </w:pPr>
    </w:p>
    <w:p w14:paraId="40FDB1A3" w14:textId="77777777" w:rsidR="000850E7" w:rsidRDefault="000850E7">
      <w:pPr>
        <w:spacing w:after="200" w:line="276" w:lineRule="auto"/>
        <w:jc w:val="left"/>
      </w:pPr>
    </w:p>
    <w:p w14:paraId="7772E79B" w14:textId="4A4E32D2" w:rsidR="00526669" w:rsidRDefault="00C028A2">
      <w:pPr>
        <w:spacing w:after="200" w:line="276" w:lineRule="auto"/>
        <w:jc w:val="lef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69856" behindDoc="0" locked="0" layoutInCell="1" allowOverlap="1" wp14:anchorId="35007A68" wp14:editId="64C1EC7D">
                <wp:simplePos x="0" y="0"/>
                <wp:positionH relativeFrom="column">
                  <wp:posOffset>315595</wp:posOffset>
                </wp:positionH>
                <wp:positionV relativeFrom="paragraph">
                  <wp:posOffset>4314825</wp:posOffset>
                </wp:positionV>
                <wp:extent cx="4775200" cy="635"/>
                <wp:effectExtent l="0" t="0" r="0" b="12065"/>
                <wp:wrapNone/>
                <wp:docPr id="75" name="Caixa de Texto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752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90CC780" w14:textId="0D7A5331" w:rsidR="00C028A2" w:rsidRPr="00AF43AE" w:rsidRDefault="00C028A2" w:rsidP="00C028A2">
                            <w:pPr>
                              <w:pStyle w:val="Legenda"/>
                              <w:rPr>
                                <w:noProof/>
                                <w:szCs w:val="22"/>
                              </w:rPr>
                            </w:pPr>
                            <w:bookmarkStart w:id="25" w:name="_Toc125032348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5</w:t>
                              </w:r>
                            </w:fldSimple>
                            <w:r>
                              <w:t xml:space="preserve">.: </w:t>
                            </w:r>
                            <w:r w:rsidRPr="00B90469">
                              <w:t>Esquema de Rede realizado na ferramenta Cisco Packet Tracer.</w:t>
                            </w:r>
                            <w:bookmarkEnd w:id="25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5007A68" id="Caixa de Texto 75" o:spid="_x0000_s1033" type="#_x0000_t202" style="position:absolute;margin-left:24.85pt;margin-top:339.75pt;width:376pt;height:.05pt;z-index:2517698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" stroked="f">
                <v:textbox style="mso-fit-shape-to-text:t" inset="0,0,0,0">
                  <w:txbxContent>
                    <w:p w14:paraId="090CC780" w14:textId="0D7A5331" w:rsidR="00C028A2" w:rsidRPr="00AF43AE" w:rsidRDefault="00C028A2" w:rsidP="00C028A2">
                      <w:pPr>
                        <w:pStyle w:val="Legenda"/>
                        <w:rPr>
                          <w:noProof/>
                          <w:szCs w:val="22"/>
                        </w:rPr>
                      </w:pPr>
                      <w:bookmarkStart w:id="26" w:name="_Toc125032348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5</w:t>
                        </w:r>
                      </w:fldSimple>
                      <w:r>
                        <w:t xml:space="preserve">.: </w:t>
                      </w:r>
                      <w:r w:rsidRPr="00B90469">
                        <w:t>Esquema de Rede realizado na ferramenta Cisco Packet Tracer.</w:t>
                      </w:r>
                      <w:bookmarkEnd w:id="26"/>
                    </w:p>
                  </w:txbxContent>
                </v:textbox>
              </v:shape>
            </w:pict>
          </mc:Fallback>
        </mc:AlternateContent>
      </w:r>
      <w:r w:rsidR="00DB6A89">
        <w:rPr>
          <w:noProof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09F50596" wp14:editId="37EF91D6">
                <wp:simplePos x="0" y="0"/>
                <wp:positionH relativeFrom="column">
                  <wp:posOffset>316091</wp:posOffset>
                </wp:positionH>
                <wp:positionV relativeFrom="paragraph">
                  <wp:posOffset>72721</wp:posOffset>
                </wp:positionV>
                <wp:extent cx="4775531" cy="4185589"/>
                <wp:effectExtent l="12700" t="12700" r="12700" b="18415"/>
                <wp:wrapNone/>
                <wp:docPr id="45" name="Retângulo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775531" cy="4185589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3ADBEFA" id="Retângulo 45" o:spid="_x0000_s1026" style="position:absolute;margin-left:24.9pt;margin-top:5.75pt;width:376.05pt;height:329.55pt;z-index:251735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" filled="f" strokecolor="#f79646 [3209]" strokeweight="2pt"/>
            </w:pict>
          </mc:Fallback>
        </mc:AlternateContent>
      </w:r>
      <w:r w:rsidR="00526669" w:rsidRPr="00AA00FC">
        <w:rPr>
          <w:noProof/>
        </w:rPr>
        <w:drawing>
          <wp:anchor distT="0" distB="0" distL="114300" distR="114300" simplePos="0" relativeHeight="251667456" behindDoc="1" locked="0" layoutInCell="1" allowOverlap="1" wp14:anchorId="54CAEDC9" wp14:editId="717E6C9A">
            <wp:simplePos x="0" y="0"/>
            <wp:positionH relativeFrom="margin">
              <wp:align>center</wp:align>
            </wp:positionH>
            <wp:positionV relativeFrom="paragraph">
              <wp:posOffset>78164</wp:posOffset>
            </wp:positionV>
            <wp:extent cx="4780901" cy="4121603"/>
            <wp:effectExtent l="0" t="0" r="1270" b="0"/>
            <wp:wrapNone/>
            <wp:docPr id="15" name="Imagem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0901" cy="412160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FBBD7EC" w14:textId="23C91D08" w:rsidR="00526669" w:rsidRDefault="00526669">
      <w:pPr>
        <w:spacing w:after="200" w:line="276" w:lineRule="auto"/>
        <w:jc w:val="left"/>
      </w:pPr>
    </w:p>
    <w:p w14:paraId="5435CC84" w14:textId="70EF3BEE" w:rsidR="00526669" w:rsidRDefault="00526669">
      <w:pPr>
        <w:spacing w:after="200" w:line="276" w:lineRule="auto"/>
        <w:jc w:val="left"/>
      </w:pPr>
    </w:p>
    <w:p w14:paraId="56CDB18A" w14:textId="744F1CC1" w:rsidR="00526669" w:rsidRDefault="00526669">
      <w:pPr>
        <w:spacing w:after="200" w:line="276" w:lineRule="auto"/>
        <w:jc w:val="left"/>
      </w:pPr>
    </w:p>
    <w:p w14:paraId="03E49722" w14:textId="34180409" w:rsidR="00526669" w:rsidRDefault="00526669">
      <w:pPr>
        <w:spacing w:after="200" w:line="276" w:lineRule="auto"/>
        <w:jc w:val="left"/>
      </w:pPr>
    </w:p>
    <w:p w14:paraId="0D0343FD" w14:textId="24DAFE3E" w:rsidR="00526669" w:rsidRDefault="00DB6A89">
      <w:pPr>
        <w:spacing w:after="200" w:line="276" w:lineRule="auto"/>
        <w:jc w:val="left"/>
      </w:pPr>
      <w:r>
        <w:rPr>
          <w:noProof/>
          <w:sz w:val="22"/>
          <w:szCs w:val="20"/>
        </w:rPr>
        <mc:AlternateContent>
          <mc:Choice Requires="wps">
            <w:drawing>
              <wp:anchor distT="0" distB="0" distL="114300" distR="114300" simplePos="0" relativeHeight="251742208" behindDoc="0" locked="0" layoutInCell="1" allowOverlap="1" wp14:anchorId="71D1A708" wp14:editId="6CD4D800">
                <wp:simplePos x="0" y="0"/>
                <wp:positionH relativeFrom="column">
                  <wp:posOffset>5152335</wp:posOffset>
                </wp:positionH>
                <wp:positionV relativeFrom="paragraph">
                  <wp:posOffset>279621</wp:posOffset>
                </wp:positionV>
                <wp:extent cx="715617" cy="302150"/>
                <wp:effectExtent l="0" t="0" r="8890" b="15875"/>
                <wp:wrapNone/>
                <wp:docPr id="59" name="Caixa de Texto 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15617" cy="302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A6E19AA" w14:textId="10CB4B9A" w:rsidR="00DB6A89" w:rsidRPr="00DB6A89" w:rsidRDefault="00DB6A89" w:rsidP="00DB6A89">
                            <w:pPr>
                              <w:rPr>
                                <w:sz w:val="22"/>
                                <w:szCs w:val="21"/>
                              </w:rPr>
                            </w:pPr>
                            <w:r w:rsidRPr="00DB6A89">
                              <w:rPr>
                                <w:sz w:val="22"/>
                                <w:szCs w:val="21"/>
                              </w:rPr>
                              <w:t xml:space="preserve">Piso </w:t>
                            </w:r>
                            <w:r>
                              <w:rPr>
                                <w:sz w:val="22"/>
                                <w:szCs w:val="21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1D1A708" id="Caixa de Texto 59" o:spid="_x0000_s1034" type="#_x0000_t202" style="position:absolute;margin-left:405.7pt;margin-top:22pt;width:56.35pt;height:23.8pt;z-index:251742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" fillcolor="white [3201]" strokeweight=".5pt">
                <v:textbox>
                  <w:txbxContent>
                    <w:p w14:paraId="7A6E19AA" w14:textId="10CB4B9A" w:rsidR="00DB6A89" w:rsidRPr="00DB6A89" w:rsidRDefault="00DB6A89" w:rsidP="00DB6A89">
                      <w:pPr>
                        <w:rPr>
                          <w:sz w:val="22"/>
                          <w:szCs w:val="21"/>
                        </w:rPr>
                      </w:pPr>
                      <w:r w:rsidRPr="00DB6A89">
                        <w:rPr>
                          <w:sz w:val="22"/>
                          <w:szCs w:val="21"/>
                        </w:rPr>
                        <w:t xml:space="preserve">Piso </w:t>
                      </w:r>
                      <w:r>
                        <w:rPr>
                          <w:sz w:val="22"/>
                          <w:szCs w:val="21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</w:p>
    <w:p w14:paraId="1CBC4CAC" w14:textId="7CA0B18C" w:rsidR="00526669" w:rsidRDefault="00526669">
      <w:pPr>
        <w:spacing w:after="200" w:line="276" w:lineRule="auto"/>
        <w:jc w:val="left"/>
      </w:pPr>
    </w:p>
    <w:p w14:paraId="7AF4D7E9" w14:textId="1E0BED93" w:rsidR="00526669" w:rsidRDefault="00526669">
      <w:pPr>
        <w:spacing w:after="200" w:line="276" w:lineRule="auto"/>
        <w:jc w:val="left"/>
      </w:pPr>
    </w:p>
    <w:p w14:paraId="4AA5D17B" w14:textId="319C4F7C" w:rsidR="00526669" w:rsidRDefault="00526669">
      <w:pPr>
        <w:spacing w:after="200" w:line="276" w:lineRule="auto"/>
        <w:jc w:val="left"/>
      </w:pPr>
    </w:p>
    <w:p w14:paraId="1086C909" w14:textId="18D4AD4A" w:rsidR="00526669" w:rsidRDefault="00526669">
      <w:pPr>
        <w:spacing w:after="200" w:line="276" w:lineRule="auto"/>
        <w:jc w:val="left"/>
      </w:pPr>
    </w:p>
    <w:p w14:paraId="7A7AE494" w14:textId="7D032A44" w:rsidR="00526669" w:rsidRDefault="00526669">
      <w:pPr>
        <w:spacing w:after="200" w:line="276" w:lineRule="auto"/>
        <w:jc w:val="left"/>
      </w:pPr>
    </w:p>
    <w:p w14:paraId="2F78846D" w14:textId="2616CB04" w:rsidR="00526669" w:rsidRDefault="00526669">
      <w:pPr>
        <w:spacing w:after="200" w:line="276" w:lineRule="auto"/>
        <w:jc w:val="left"/>
      </w:pPr>
    </w:p>
    <w:p w14:paraId="0D8D186D" w14:textId="6D96B431" w:rsidR="00DB6A89" w:rsidRDefault="00DB6A89" w:rsidP="00DB6A89">
      <w:pPr>
        <w:spacing w:after="200" w:line="360" w:lineRule="auto"/>
      </w:pPr>
    </w:p>
    <w:p w14:paraId="57110E6E" w14:textId="5F94897D" w:rsidR="00F072D9" w:rsidRDefault="00F072D9" w:rsidP="00DB6A89">
      <w:pPr>
        <w:spacing w:after="200" w:line="360" w:lineRule="auto"/>
      </w:pPr>
    </w:p>
    <w:p w14:paraId="606B60FE" w14:textId="77777777" w:rsidR="000850E7" w:rsidRDefault="000850E7" w:rsidP="00DB6A89">
      <w:pPr>
        <w:spacing w:after="200" w:line="360" w:lineRule="auto"/>
      </w:pPr>
    </w:p>
    <w:p w14:paraId="7BBD9323" w14:textId="489D76B3" w:rsidR="00E23AE2" w:rsidRDefault="00234FCC" w:rsidP="00E23AE2">
      <w:pPr>
        <w:spacing w:after="200" w:line="360" w:lineRule="auto"/>
        <w:ind w:firstLine="284"/>
      </w:pPr>
      <w:r>
        <w:t>Com</w:t>
      </w:r>
      <w:r w:rsidR="002D5A3C">
        <w:t xml:space="preserve"> todas a</w:t>
      </w:r>
      <w:r w:rsidR="00647397">
        <w:t xml:space="preserve">s VLAN’s </w:t>
      </w:r>
      <w:r w:rsidR="00E43364">
        <w:t>centradas para o seu switch correto, as</w:t>
      </w:r>
      <w:r w:rsidR="00DB6A89">
        <w:t xml:space="preserve"> </w:t>
      </w:r>
      <w:r w:rsidR="00E43364">
        <w:t>me</w:t>
      </w:r>
      <w:r w:rsidR="00DB6A89">
        <w:t>s</w:t>
      </w:r>
      <w:r w:rsidR="00E43364">
        <w:t>mas serão filtr</w:t>
      </w:r>
      <w:r w:rsidR="00A00113">
        <w:t>adas</w:t>
      </w:r>
      <w:r w:rsidR="00DB6A89">
        <w:t xml:space="preserve"> e enviadas para as respetivas faixas de IP. </w:t>
      </w:r>
      <w:r w:rsidR="00A00113">
        <w:t>Através da realização de toda a devida configuração</w:t>
      </w:r>
      <w:r w:rsidR="007A6EFD">
        <w:t>, vai ser possível que cada departamento seja independente entre si, fazendo com que haja uma maior seguran</w:t>
      </w:r>
      <w:r w:rsidR="005B22E8">
        <w:t xml:space="preserve">ça. Com o aumento da segurança, é possível com que os dados pessoais sejam repartidos </w:t>
      </w:r>
      <w:r w:rsidR="00E655F5">
        <w:t>e com acessos devidamente restritos.</w:t>
      </w:r>
    </w:p>
    <w:p w14:paraId="5BDF7CA1" w14:textId="27BD10E5" w:rsidR="00CB0518" w:rsidRDefault="00CB0518" w:rsidP="00E23AE2">
      <w:pPr>
        <w:spacing w:after="200" w:line="360" w:lineRule="auto"/>
        <w:ind w:firstLine="284"/>
      </w:pPr>
    </w:p>
    <w:p w14:paraId="1B3DE3F5" w14:textId="305EDB69" w:rsidR="00CB0518" w:rsidRDefault="00CB0518" w:rsidP="00E23AE2">
      <w:pPr>
        <w:spacing w:after="200" w:line="360" w:lineRule="auto"/>
        <w:ind w:firstLine="284"/>
      </w:pPr>
    </w:p>
    <w:p w14:paraId="421427D5" w14:textId="1A48E44F" w:rsidR="00CB0518" w:rsidRDefault="00CB0518" w:rsidP="00E23AE2">
      <w:pPr>
        <w:spacing w:after="200" w:line="360" w:lineRule="auto"/>
        <w:ind w:firstLine="284"/>
      </w:pPr>
    </w:p>
    <w:p w14:paraId="2664BE82" w14:textId="01ED4591" w:rsidR="00CB0518" w:rsidRDefault="00CB0518" w:rsidP="00CA1D8E">
      <w:pPr>
        <w:spacing w:after="200" w:line="360" w:lineRule="auto"/>
      </w:pPr>
    </w:p>
    <w:p w14:paraId="069271F8" w14:textId="77777777" w:rsidR="00CB0518" w:rsidRDefault="00CB0518" w:rsidP="00E23AE2">
      <w:pPr>
        <w:spacing w:after="200" w:line="360" w:lineRule="auto"/>
        <w:ind w:firstLine="284"/>
      </w:pPr>
    </w:p>
    <w:p w14:paraId="2644AAB8" w14:textId="68D2ED85" w:rsidR="00311496" w:rsidRDefault="00FB1AA6" w:rsidP="00E23AE2">
      <w:pPr>
        <w:pStyle w:val="Ttulo2"/>
        <w:spacing w:line="360" w:lineRule="auto"/>
      </w:pPr>
      <w:bookmarkStart w:id="27" w:name="_Toc125034698"/>
      <w:r>
        <w:lastRenderedPageBreak/>
        <w:t>Planta do ed</w:t>
      </w:r>
      <w:r w:rsidR="00311496">
        <w:t>ifício</w:t>
      </w:r>
      <w:bookmarkEnd w:id="27"/>
    </w:p>
    <w:p w14:paraId="0C1EA330" w14:textId="7070D33A" w:rsidR="00311496" w:rsidRDefault="00CB0518" w:rsidP="00CB0518">
      <w:pPr>
        <w:spacing w:line="360" w:lineRule="auto"/>
        <w:ind w:firstLine="284"/>
      </w:pPr>
      <w:r>
        <w:rPr>
          <w:noProof/>
        </w:rPr>
        <w:drawing>
          <wp:anchor distT="0" distB="0" distL="114300" distR="114300" simplePos="0" relativeHeight="251749376" behindDoc="1" locked="0" layoutInCell="1" allowOverlap="1" wp14:anchorId="1150A917" wp14:editId="27B6C448">
            <wp:simplePos x="0" y="0"/>
            <wp:positionH relativeFrom="column">
              <wp:posOffset>2322195</wp:posOffset>
            </wp:positionH>
            <wp:positionV relativeFrom="paragraph">
              <wp:posOffset>518160</wp:posOffset>
            </wp:positionV>
            <wp:extent cx="3823970" cy="3502025"/>
            <wp:effectExtent l="0" t="0" r="0" b="3175"/>
            <wp:wrapTight wrapText="bothSides">
              <wp:wrapPolygon edited="0">
                <wp:start x="0" y="0"/>
                <wp:lineTo x="0" y="21541"/>
                <wp:lineTo x="717" y="21541"/>
                <wp:lineTo x="10330" y="21306"/>
                <wp:lineTo x="21019" y="20680"/>
                <wp:lineTo x="21091" y="12533"/>
                <wp:lineTo x="21378" y="11671"/>
                <wp:lineTo x="21306" y="11280"/>
                <wp:lineTo x="20947" y="10026"/>
                <wp:lineTo x="21091" y="2820"/>
                <wp:lineTo x="20517" y="2742"/>
                <wp:lineTo x="12052" y="2507"/>
                <wp:lineTo x="14850" y="1253"/>
                <wp:lineTo x="14921" y="940"/>
                <wp:lineTo x="10761" y="627"/>
                <wp:lineTo x="717" y="0"/>
                <wp:lineTo x="0" y="0"/>
              </wp:wrapPolygon>
            </wp:wrapTight>
            <wp:docPr id="41" name="Imagem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Imagem 41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3970" cy="35020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11496">
        <w:t>Para uma melhor compreensão da estrutura da empresa</w:t>
      </w:r>
      <w:r w:rsidR="00CA1D8E">
        <w:t xml:space="preserve"> RMTech</w:t>
      </w:r>
      <w:r w:rsidR="00311496">
        <w:t xml:space="preserve">, </w:t>
      </w:r>
      <w:r w:rsidR="00E23AE2">
        <w:t>foi usada a ferramenta “Lucidhart” para a criação de uma planta para cada piso</w:t>
      </w:r>
      <w:r>
        <w:t>.</w:t>
      </w:r>
    </w:p>
    <w:p w14:paraId="281929FA" w14:textId="2858CD5C" w:rsidR="00311496" w:rsidRDefault="00CB0518" w:rsidP="00E23AE2">
      <w:pPr>
        <w:spacing w:line="36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18B0A810" wp14:editId="15140A07">
                <wp:simplePos x="0" y="0"/>
                <wp:positionH relativeFrom="column">
                  <wp:posOffset>-889303</wp:posOffset>
                </wp:positionH>
                <wp:positionV relativeFrom="paragraph">
                  <wp:posOffset>45610</wp:posOffset>
                </wp:positionV>
                <wp:extent cx="7163214" cy="7246841"/>
                <wp:effectExtent l="12700" t="12700" r="12700" b="17780"/>
                <wp:wrapNone/>
                <wp:docPr id="63" name="Retângulo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63214" cy="7246841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197CA57" id="Retângulo 63" o:spid="_x0000_s1026" style="position:absolute;margin-left:-70pt;margin-top:3.6pt;width:564.05pt;height:570.6pt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" filled="f" strokecolor="#f79646 [3209]" strokeweight="2pt"/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48352" behindDoc="1" locked="0" layoutInCell="1" allowOverlap="1" wp14:anchorId="4CE7BE21" wp14:editId="64DEC18C">
            <wp:simplePos x="0" y="0"/>
            <wp:positionH relativeFrom="column">
              <wp:posOffset>-977265</wp:posOffset>
            </wp:positionH>
            <wp:positionV relativeFrom="paragraph">
              <wp:posOffset>8890</wp:posOffset>
            </wp:positionV>
            <wp:extent cx="4180205" cy="3538220"/>
            <wp:effectExtent l="0" t="0" r="0" b="0"/>
            <wp:wrapTight wrapText="bothSides">
              <wp:wrapPolygon edited="0">
                <wp:start x="9056" y="620"/>
                <wp:lineTo x="6825" y="1163"/>
                <wp:lineTo x="6825" y="1396"/>
                <wp:lineTo x="10762" y="2016"/>
                <wp:lineTo x="1509" y="2559"/>
                <wp:lineTo x="984" y="2559"/>
                <wp:lineTo x="984" y="11940"/>
                <wp:lineTo x="722" y="12870"/>
                <wp:lineTo x="656" y="13335"/>
                <wp:lineTo x="919" y="14421"/>
                <wp:lineTo x="984" y="20391"/>
                <wp:lineTo x="9187" y="20856"/>
                <wp:lineTo x="10237" y="20856"/>
                <wp:lineTo x="16537" y="20623"/>
                <wp:lineTo x="18571" y="20313"/>
                <wp:lineTo x="18440" y="13180"/>
                <wp:lineTo x="18703" y="11940"/>
                <wp:lineTo x="18703" y="11087"/>
                <wp:lineTo x="18440" y="10699"/>
                <wp:lineTo x="18571" y="2636"/>
                <wp:lineTo x="17521" y="2481"/>
                <wp:lineTo x="10762" y="2016"/>
                <wp:lineTo x="12665" y="1396"/>
                <wp:lineTo x="12665" y="1240"/>
                <wp:lineTo x="10369" y="620"/>
                <wp:lineTo x="9056" y="620"/>
              </wp:wrapPolygon>
            </wp:wrapTight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m 9"/>
                    <pic:cNvPicPr/>
                  </pic:nvPicPr>
                  <pic:blipFill rotWithShape="1"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811"/>
                    <a:stretch/>
                  </pic:blipFill>
                  <pic:spPr bwMode="auto">
                    <a:xfrm>
                      <a:off x="0" y="0"/>
                      <a:ext cx="4180205" cy="35382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A61C56C" w14:textId="714C1127" w:rsidR="00311496" w:rsidRDefault="00CB0518" w:rsidP="00311496">
      <w:r>
        <w:rPr>
          <w:noProof/>
        </w:rPr>
        <w:drawing>
          <wp:anchor distT="0" distB="0" distL="114300" distR="114300" simplePos="0" relativeHeight="251750400" behindDoc="1" locked="0" layoutInCell="1" allowOverlap="1" wp14:anchorId="1ECDF397" wp14:editId="7B1B965F">
            <wp:simplePos x="0" y="0"/>
            <wp:positionH relativeFrom="column">
              <wp:posOffset>-816113</wp:posOffset>
            </wp:positionH>
            <wp:positionV relativeFrom="paragraph">
              <wp:posOffset>3351115</wp:posOffset>
            </wp:positionV>
            <wp:extent cx="3524885" cy="3441700"/>
            <wp:effectExtent l="0" t="0" r="0" b="0"/>
            <wp:wrapTight wrapText="bothSides">
              <wp:wrapPolygon edited="0">
                <wp:start x="10273" y="558"/>
                <wp:lineTo x="7238" y="1116"/>
                <wp:lineTo x="934" y="2551"/>
                <wp:lineTo x="389" y="2551"/>
                <wp:lineTo x="389" y="12195"/>
                <wp:lineTo x="78" y="13390"/>
                <wp:lineTo x="389" y="14745"/>
                <wp:lineTo x="389" y="20644"/>
                <wp:lineTo x="3502" y="20962"/>
                <wp:lineTo x="10117" y="21122"/>
                <wp:lineTo x="11284" y="21122"/>
                <wp:lineTo x="17899" y="20962"/>
                <wp:lineTo x="20935" y="20644"/>
                <wp:lineTo x="20857" y="12195"/>
                <wp:lineTo x="21246" y="12115"/>
                <wp:lineTo x="21246" y="11159"/>
                <wp:lineTo x="20857" y="10920"/>
                <wp:lineTo x="21012" y="2630"/>
                <wp:lineTo x="14242" y="1355"/>
                <wp:lineTo x="14242" y="877"/>
                <wp:lineTo x="10584" y="558"/>
                <wp:lineTo x="10273" y="558"/>
              </wp:wrapPolygon>
            </wp:wrapTight>
            <wp:docPr id="55" name="Imagem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Imagem 55"/>
                    <pic:cNvPicPr/>
                  </pic:nvPicPr>
                  <pic:blipFill rotWithShape="1"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927"/>
                    <a:stretch/>
                  </pic:blipFill>
                  <pic:spPr bwMode="auto">
                    <a:xfrm>
                      <a:off x="0" y="0"/>
                      <a:ext cx="3524885" cy="34417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0FEE0EB" w14:textId="65C9ADFD" w:rsidR="00311496" w:rsidRDefault="00CB0518" w:rsidP="00311496">
      <w:r>
        <w:rPr>
          <w:noProof/>
        </w:rPr>
        <w:drawing>
          <wp:anchor distT="0" distB="0" distL="114300" distR="114300" simplePos="0" relativeHeight="251751424" behindDoc="1" locked="0" layoutInCell="1" allowOverlap="1" wp14:anchorId="01E1F8FE" wp14:editId="2403FDEA">
            <wp:simplePos x="0" y="0"/>
            <wp:positionH relativeFrom="column">
              <wp:posOffset>2459741</wp:posOffset>
            </wp:positionH>
            <wp:positionV relativeFrom="paragraph">
              <wp:posOffset>18636</wp:posOffset>
            </wp:positionV>
            <wp:extent cx="3683635" cy="3423285"/>
            <wp:effectExtent l="0" t="0" r="0" b="0"/>
            <wp:wrapTight wrapText="bothSides">
              <wp:wrapPolygon edited="0">
                <wp:start x="10649" y="561"/>
                <wp:lineTo x="8043" y="1122"/>
                <wp:lineTo x="8043" y="1362"/>
                <wp:lineTo x="10798" y="2003"/>
                <wp:lineTo x="1489" y="2564"/>
                <wp:lineTo x="1192" y="13462"/>
                <wp:lineTo x="1489" y="14825"/>
                <wp:lineTo x="1489" y="20674"/>
                <wp:lineTo x="4617" y="20995"/>
                <wp:lineTo x="10724" y="21155"/>
                <wp:lineTo x="11766" y="21155"/>
                <wp:lineTo x="17873" y="20995"/>
                <wp:lineTo x="21001" y="20674"/>
                <wp:lineTo x="20926" y="12260"/>
                <wp:lineTo x="21075" y="2644"/>
                <wp:lineTo x="20479" y="2564"/>
                <wp:lineTo x="10798" y="2003"/>
                <wp:lineTo x="14522" y="1442"/>
                <wp:lineTo x="14596" y="1202"/>
                <wp:lineTo x="11915" y="561"/>
                <wp:lineTo x="10649" y="561"/>
              </wp:wrapPolygon>
            </wp:wrapTight>
            <wp:docPr id="62" name="Imagem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Imagem 62"/>
                    <pic:cNvPicPr/>
                  </pic:nvPicPr>
                  <pic:blipFill rotWithShape="1"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225"/>
                    <a:stretch/>
                  </pic:blipFill>
                  <pic:spPr bwMode="auto">
                    <a:xfrm>
                      <a:off x="0" y="0"/>
                      <a:ext cx="3683635" cy="34232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CCF0CFE" w14:textId="081BD8A4" w:rsidR="00311496" w:rsidRDefault="00311496" w:rsidP="00311496"/>
    <w:p w14:paraId="2C30FBC2" w14:textId="18811686" w:rsidR="00311496" w:rsidRDefault="00311496" w:rsidP="00311496"/>
    <w:p w14:paraId="1C4F2793" w14:textId="49D9C77C" w:rsidR="00CB0518" w:rsidRPr="00311496" w:rsidRDefault="00CB0518" w:rsidP="00311496">
      <w:r>
        <w:rPr>
          <w:noProof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2DECA65D" wp14:editId="4830C2B0">
                <wp:simplePos x="0" y="0"/>
                <wp:positionH relativeFrom="margin">
                  <wp:align>center</wp:align>
                </wp:positionH>
                <wp:positionV relativeFrom="paragraph">
                  <wp:posOffset>266617</wp:posOffset>
                </wp:positionV>
                <wp:extent cx="1971924" cy="635"/>
                <wp:effectExtent l="0" t="0" r="0" b="0"/>
                <wp:wrapNone/>
                <wp:docPr id="64" name="Caixa de Texto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71924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6393319" w14:textId="46CD2FC7" w:rsidR="00CB0518" w:rsidRPr="00500065" w:rsidRDefault="00CB0518" w:rsidP="00CB0518">
                            <w:pPr>
                              <w:pStyle w:val="Legenda"/>
                              <w:rPr>
                                <w:noProof/>
                                <w:szCs w:val="22"/>
                              </w:rPr>
                            </w:pPr>
                            <w:bookmarkStart w:id="28" w:name="_Toc125032349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6</w:t>
                              </w:r>
                            </w:fldSimple>
                            <w:r>
                              <w:t>.: Planta do edifício da empresa.</w:t>
                            </w:r>
                            <w:bookmarkEnd w:id="2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DECA65D" id="Caixa de Texto 64" o:spid="_x0000_s1035" type="#_x0000_t202" style="position:absolute;left:0;text-align:left;margin-left:0;margin-top:21pt;width:155.25pt;height:.05pt;z-index:251755520;visibility:visible;mso-wrap-style:square;mso-width-percent:0;mso-wrap-distance-left:9pt;mso-wrap-distance-top:0;mso-wrap-distance-right:9pt;mso-wrap-distance-bottom:0;mso-position-horizontal:center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" stroked="f">
                <v:textbox style="mso-fit-shape-to-text:t" inset="0,0,0,0">
                  <w:txbxContent>
                    <w:p w14:paraId="76393319" w14:textId="46CD2FC7" w:rsidR="00CB0518" w:rsidRPr="00500065" w:rsidRDefault="00CB0518" w:rsidP="00CB0518">
                      <w:pPr>
                        <w:pStyle w:val="Legenda"/>
                        <w:rPr>
                          <w:noProof/>
                          <w:szCs w:val="22"/>
                        </w:rPr>
                      </w:pPr>
                      <w:bookmarkStart w:id="29" w:name="_Toc125032349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6</w:t>
                        </w:r>
                      </w:fldSimple>
                      <w:r>
                        <w:t>.: Planta do edifício da empresa.</w:t>
                      </w:r>
                      <w:bookmarkEnd w:id="29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B16A71F" w14:textId="77777777" w:rsidR="00377048" w:rsidRDefault="00377048" w:rsidP="00C04A7A">
      <w:pPr>
        <w:pStyle w:val="Ttulo1"/>
      </w:pPr>
    </w:p>
    <w:p w14:paraId="27758B0B" w14:textId="42289CDD" w:rsidR="00526669" w:rsidRDefault="009471F9" w:rsidP="00C04A7A">
      <w:pPr>
        <w:pStyle w:val="Ttulo1"/>
      </w:pPr>
      <w:bookmarkStart w:id="30" w:name="_Toc125034699"/>
      <w:r>
        <w:lastRenderedPageBreak/>
        <w:t>Configuraç</w:t>
      </w:r>
      <w:r w:rsidR="00AC1570">
        <w:t>ão</w:t>
      </w:r>
      <w:r w:rsidR="00C04A7A">
        <w:t xml:space="preserve"> de redes e dispositivos</w:t>
      </w:r>
      <w:bookmarkEnd w:id="30"/>
    </w:p>
    <w:p w14:paraId="6351F96B" w14:textId="2B5C7C84" w:rsidR="00C04A7A" w:rsidRPr="00C04A7A" w:rsidRDefault="00C04A7A" w:rsidP="008C149D">
      <w:pPr>
        <w:pStyle w:val="Ttulo2"/>
        <w:spacing w:line="360" w:lineRule="auto"/>
      </w:pPr>
      <w:bookmarkStart w:id="31" w:name="_Toc125034700"/>
      <w:r>
        <w:t>VLAN’s - Configuração</w:t>
      </w:r>
      <w:bookmarkEnd w:id="31"/>
    </w:p>
    <w:p w14:paraId="0E702763" w14:textId="34A8187A" w:rsidR="00526669" w:rsidRPr="009D0573" w:rsidRDefault="00E70CF4" w:rsidP="009D0573">
      <w:pPr>
        <w:spacing w:after="200" w:line="360" w:lineRule="auto"/>
        <w:ind w:firstLine="284"/>
      </w:pPr>
      <w:r w:rsidRPr="009D0573">
        <w:t>Para uma melhor organização e uma menor margem de erro</w:t>
      </w:r>
      <w:r w:rsidR="00C04396" w:rsidRPr="009D0573">
        <w:t xml:space="preserve">, em todas as VLAN’s de todos os departamentos, a opção </w:t>
      </w:r>
      <w:r w:rsidR="00595C34" w:rsidRPr="009D0573">
        <w:t xml:space="preserve">“DHCP” </w:t>
      </w:r>
      <w:r w:rsidR="00C04396" w:rsidRPr="009D0573">
        <w:t>de configuração dos switch</w:t>
      </w:r>
      <w:r w:rsidR="00E3050E" w:rsidRPr="009D0573">
        <w:t xml:space="preserve"> está ativa.</w:t>
      </w:r>
      <w:r w:rsidR="003865A3" w:rsidRPr="009D0573">
        <w:t xml:space="preserve"> Esta opç</w:t>
      </w:r>
      <w:r w:rsidR="00F072D9">
        <w:t>ã</w:t>
      </w:r>
      <w:r w:rsidR="003865A3" w:rsidRPr="009D0573">
        <w:t xml:space="preserve">o faz com que todos os IP’s </w:t>
      </w:r>
      <w:r w:rsidR="00B81449" w:rsidRPr="009D0573">
        <w:t>sejam</w:t>
      </w:r>
      <w:r w:rsidR="00F072D9">
        <w:t xml:space="preserve"> </w:t>
      </w:r>
      <w:r w:rsidR="001E520C">
        <w:t>requisitados</w:t>
      </w:r>
      <w:r w:rsidR="00F072D9">
        <w:t xml:space="preserve"> </w:t>
      </w:r>
      <w:r w:rsidR="00B81449" w:rsidRPr="009D0573">
        <w:t>aos servidores principais</w:t>
      </w:r>
      <w:r w:rsidR="00C32A94" w:rsidRPr="009D0573">
        <w:t xml:space="preserve"> (IPV4) referente ao IP </w:t>
      </w:r>
      <w:r w:rsidR="001A7FE4" w:rsidRPr="009D0573">
        <w:t xml:space="preserve">da rede </w:t>
      </w:r>
      <w:r w:rsidR="00E95E18" w:rsidRPr="009D0573">
        <w:t>, sendo este mesmo previamente distribuído pelo</w:t>
      </w:r>
      <w:r w:rsidR="00302FFE" w:rsidRPr="009D0573">
        <w:t xml:space="preserve"> </w:t>
      </w:r>
      <w:r w:rsidR="00E95E18" w:rsidRPr="009D0573">
        <w:t>servidor de DHCP.</w:t>
      </w:r>
      <w:r w:rsidR="00302FFE" w:rsidRPr="009D0573">
        <w:t xml:space="preserve"> Uma das principais funções do servidor DHCP é</w:t>
      </w:r>
      <w:r w:rsidR="000F363D" w:rsidRPr="009D0573">
        <w:t xml:space="preserve"> o fornecimento, por parte do mesmo, da </w:t>
      </w:r>
      <w:r w:rsidR="004002FD" w:rsidRPr="009D0573">
        <w:t>Gateway</w:t>
      </w:r>
      <w:r w:rsidR="000F363D" w:rsidRPr="009D0573">
        <w:t xml:space="preserve"> e</w:t>
      </w:r>
      <w:r w:rsidR="0056060D">
        <w:t xml:space="preserve"> </w:t>
      </w:r>
      <w:r w:rsidR="000F363D" w:rsidRPr="009D0573">
        <w:t xml:space="preserve">servidor DNS. </w:t>
      </w:r>
      <w:r w:rsidR="00943575" w:rsidRPr="009D0573">
        <w:t>Isto permite com que haja uma ligação entre o utilizador e a máquina do mesmo com o servidor Web.</w:t>
      </w:r>
    </w:p>
    <w:p w14:paraId="29837C4E" w14:textId="6F299CAA" w:rsidR="002F2078" w:rsidRDefault="00377048" w:rsidP="002F2078">
      <w:pPr>
        <w:spacing w:after="200" w:line="360" w:lineRule="auto"/>
        <w:ind w:firstLine="284"/>
      </w:pPr>
      <w:r w:rsidRPr="00624A2F">
        <w:rPr>
          <w:noProof/>
        </w:rPr>
        <w:drawing>
          <wp:anchor distT="0" distB="0" distL="114300" distR="114300" simplePos="0" relativeHeight="251670528" behindDoc="1" locked="0" layoutInCell="1" allowOverlap="1" wp14:anchorId="4D3A6C11" wp14:editId="5A94056C">
            <wp:simplePos x="0" y="0"/>
            <wp:positionH relativeFrom="column">
              <wp:posOffset>3175</wp:posOffset>
            </wp:positionH>
            <wp:positionV relativeFrom="paragraph">
              <wp:posOffset>1788795</wp:posOffset>
            </wp:positionV>
            <wp:extent cx="5400040" cy="2531745"/>
            <wp:effectExtent l="0" t="0" r="0" b="0"/>
            <wp:wrapTight wrapText="bothSides">
              <wp:wrapPolygon edited="0">
                <wp:start x="0" y="0"/>
                <wp:lineTo x="0" y="21454"/>
                <wp:lineTo x="21539" y="21454"/>
                <wp:lineTo x="21539" y="0"/>
                <wp:lineTo x="0" y="0"/>
              </wp:wrapPolygon>
            </wp:wrapTight>
            <wp:docPr id="17" name="Imagem 17" descr="Uma imagem com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m 17" descr="Uma imagem com texto&#10;&#10;Descrição gerada automaticamente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3174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1" locked="0" layoutInCell="1" allowOverlap="1" wp14:anchorId="2E9EB456" wp14:editId="6753401F">
                <wp:simplePos x="0" y="0"/>
                <wp:positionH relativeFrom="column">
                  <wp:posOffset>3175</wp:posOffset>
                </wp:positionH>
                <wp:positionV relativeFrom="paragraph">
                  <wp:posOffset>4433846</wp:posOffset>
                </wp:positionV>
                <wp:extent cx="5400040" cy="635"/>
                <wp:effectExtent l="0" t="0" r="0" b="0"/>
                <wp:wrapTight wrapText="bothSides">
                  <wp:wrapPolygon edited="0">
                    <wp:start x="0" y="0"/>
                    <wp:lineTo x="0" y="20167"/>
                    <wp:lineTo x="21539" y="20167"/>
                    <wp:lineTo x="21539" y="0"/>
                    <wp:lineTo x="0" y="0"/>
                  </wp:wrapPolygon>
                </wp:wrapTight>
                <wp:docPr id="18" name="Caixa de texto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0004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1044C23" w14:textId="441823AE" w:rsidR="00624A2F" w:rsidRPr="00CD3394" w:rsidRDefault="00624A2F" w:rsidP="00624A2F">
                            <w:pPr>
                              <w:pStyle w:val="Legenda"/>
                              <w:rPr>
                                <w:sz w:val="24"/>
                              </w:rPr>
                            </w:pPr>
                            <w:r>
                              <w:t xml:space="preserve">Figura </w:t>
                            </w:r>
                            <w:r w:rsidR="002F2078">
                              <w:t>4</w:t>
                            </w:r>
                            <w:r>
                              <w:t>.: Exemplo da configuração d</w:t>
                            </w:r>
                            <w:r w:rsidR="00080CE5">
                              <w:t>e</w:t>
                            </w:r>
                            <w:r>
                              <w:t xml:space="preserve"> IP de um computador na VLAN 100</w:t>
                            </w:r>
                            <w:r w:rsidR="00080CE5">
                              <w:t>, por cabo</w:t>
                            </w:r>
                            <w: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E9EB456" id="Caixa de texto 18" o:spid="_x0000_s1036" type="#_x0000_t202" style="position:absolute;left:0;text-align:left;margin-left:.25pt;margin-top:349.1pt;width:425.2pt;height:.05pt;z-index:-2516439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" stroked="f">
                <v:textbox style="mso-fit-shape-to-text:t" inset="0,0,0,0">
                  <w:txbxContent>
                    <w:p w14:paraId="61044C23" w14:textId="441823AE" w:rsidR="00624A2F" w:rsidRPr="00CD3394" w:rsidRDefault="00624A2F" w:rsidP="00624A2F">
                      <w:pPr>
                        <w:pStyle w:val="Legenda"/>
                        <w:rPr>
                          <w:sz w:val="24"/>
                        </w:rPr>
                      </w:pPr>
                      <w:r>
                        <w:t xml:space="preserve">Figura </w:t>
                      </w:r>
                      <w:r w:rsidR="002F2078">
                        <w:t>4</w:t>
                      </w:r>
                      <w:r>
                        <w:t>.: Exemplo da configuração d</w:t>
                      </w:r>
                      <w:r w:rsidR="00080CE5">
                        <w:t>e</w:t>
                      </w:r>
                      <w:r>
                        <w:t xml:space="preserve"> IP de um computador na VLAN 100</w:t>
                      </w:r>
                      <w:r w:rsidR="00080CE5">
                        <w:t>, por cabo</w:t>
                      </w:r>
                      <w:r>
                        <w:t>.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864DDD" w:rsidRPr="009D0573">
        <w:t>A máscara da rede é outro ponto a ser focado</w:t>
      </w:r>
      <w:r w:rsidR="00984AC0" w:rsidRPr="009D0573">
        <w:t>: no caso específico da nossa rede</w:t>
      </w:r>
      <w:r w:rsidR="00CA71C7" w:rsidRPr="009D0573">
        <w:t>, essa máscara representa 24 bits</w:t>
      </w:r>
      <w:r w:rsidR="008C1A84" w:rsidRPr="009D0573">
        <w:t>. É possível concluir isso pois, na máscara deste projeto, existem 3 octetos preenchidos.</w:t>
      </w:r>
      <w:r w:rsidR="00EB4DBC" w:rsidRPr="009D0573">
        <w:t xml:space="preserve"> Como estas configuração são iguais para todos os equipamentos usados no projeto, </w:t>
      </w:r>
      <w:r w:rsidR="008204AC" w:rsidRPr="009D0573">
        <w:t>é possível visualizar apenas numa figura todas as configurações</w:t>
      </w:r>
      <w:r w:rsidR="002213FE" w:rsidRPr="009D0573">
        <w:t xml:space="preserve"> </w:t>
      </w:r>
      <w:r w:rsidR="006B25EB" w:rsidRPr="009D0573">
        <w:t xml:space="preserve">de segurança </w:t>
      </w:r>
      <w:r w:rsidR="002213FE" w:rsidRPr="009D0573">
        <w:t>do IP da rede</w:t>
      </w:r>
      <w:r w:rsidR="006B25EB" w:rsidRPr="009D0573">
        <w:t xml:space="preserve"> ( tanto para uma rede </w:t>
      </w:r>
      <w:r w:rsidR="004002FD" w:rsidRPr="009D0573">
        <w:t>Ethernet</w:t>
      </w:r>
      <w:r w:rsidR="00080CE5" w:rsidRPr="009D0573">
        <w:t xml:space="preserve"> como uma rede wireless)</w:t>
      </w:r>
      <w:r w:rsidR="008204AC" w:rsidRPr="009D0573">
        <w:t xml:space="preserve"> executadas no trabalho:</w:t>
      </w:r>
    </w:p>
    <w:p w14:paraId="118901E7" w14:textId="3DD97ED3" w:rsidR="00377048" w:rsidRDefault="00377048" w:rsidP="002F2078">
      <w:pPr>
        <w:spacing w:after="200" w:line="360" w:lineRule="auto"/>
        <w:ind w:firstLine="284"/>
      </w:pPr>
    </w:p>
    <w:p w14:paraId="2DBD668B" w14:textId="77777777" w:rsidR="00377048" w:rsidRDefault="00377048" w:rsidP="002F2078">
      <w:pPr>
        <w:spacing w:after="200" w:line="360" w:lineRule="auto"/>
        <w:ind w:firstLine="284"/>
      </w:pPr>
    </w:p>
    <w:p w14:paraId="30A795A0" w14:textId="77777777" w:rsidR="00377048" w:rsidRDefault="00377048" w:rsidP="002F2078">
      <w:pPr>
        <w:spacing w:after="200" w:line="360" w:lineRule="auto"/>
        <w:ind w:firstLine="284"/>
      </w:pPr>
    </w:p>
    <w:p w14:paraId="1D7CE7CE" w14:textId="77777777" w:rsidR="00734EF0" w:rsidRDefault="00734EF0" w:rsidP="00734EF0">
      <w:pPr>
        <w:spacing w:after="200" w:line="360" w:lineRule="auto"/>
      </w:pPr>
    </w:p>
    <w:p w14:paraId="41DF1130" w14:textId="14124F67" w:rsidR="00734EF0" w:rsidRPr="002F2078" w:rsidRDefault="00734EF0" w:rsidP="00734EF0">
      <w:pPr>
        <w:spacing w:after="200" w:line="360" w:lineRule="auto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745280" behindDoc="1" locked="0" layoutInCell="1" allowOverlap="1" wp14:anchorId="7A5CB505" wp14:editId="58B94EED">
                <wp:simplePos x="0" y="0"/>
                <wp:positionH relativeFrom="column">
                  <wp:posOffset>635</wp:posOffset>
                </wp:positionH>
                <wp:positionV relativeFrom="paragraph">
                  <wp:posOffset>3075305</wp:posOffset>
                </wp:positionV>
                <wp:extent cx="5303520" cy="635"/>
                <wp:effectExtent l="0" t="0" r="5080" b="3810"/>
                <wp:wrapTight wrapText="bothSides">
                  <wp:wrapPolygon edited="0">
                    <wp:start x="0" y="0"/>
                    <wp:lineTo x="0" y="21107"/>
                    <wp:lineTo x="21569" y="21107"/>
                    <wp:lineTo x="21569" y="0"/>
                    <wp:lineTo x="0" y="0"/>
                  </wp:wrapPolygon>
                </wp:wrapTight>
                <wp:docPr id="60" name="Caixa de Texto 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352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81FE8FE" w14:textId="785FBBC7" w:rsidR="002F2078" w:rsidRPr="00085AA2" w:rsidRDefault="002F2078" w:rsidP="002F2078">
                            <w:pPr>
                              <w:pStyle w:val="Legenda"/>
                              <w:rPr>
                                <w:noProof/>
                                <w:szCs w:val="22"/>
                              </w:rPr>
                            </w:pPr>
                            <w:r>
                              <w:t xml:space="preserve">Figura 5.: </w:t>
                            </w:r>
                            <w:r w:rsidRPr="00794A22">
                              <w:t>Exemplo da configuração IP de um router com a segurança do tipo "WPA2-PSK" e com uma palavra-passe específica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7A5CB505" id="Caixa de Texto 60" o:spid="_x0000_s1037" type="#_x0000_t202" style="position:absolute;left:0;text-align:left;margin-left:.05pt;margin-top:242.15pt;width:417.6pt;height:.05pt;z-index:-2515712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" stroked="f">
                <v:textbox style="mso-fit-shape-to-text:t" inset="0,0,0,0">
                  <w:txbxContent>
                    <w:p w14:paraId="481FE8FE" w14:textId="785FBBC7" w:rsidR="002F2078" w:rsidRPr="00085AA2" w:rsidRDefault="002F2078" w:rsidP="002F2078">
                      <w:pPr>
                        <w:pStyle w:val="Legenda"/>
                        <w:rPr>
                          <w:noProof/>
                          <w:szCs w:val="22"/>
                        </w:rPr>
                      </w:pPr>
                      <w:r>
                        <w:t xml:space="preserve">Figura 5.: </w:t>
                      </w:r>
                      <w:r w:rsidRPr="00794A22">
                        <w:t>Exemplo da configuração IP de um router com a segurança do tipo "WPA2-PSK" e com uma palavra-passe específica.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Pr="007D7BA5">
        <w:rPr>
          <w:noProof/>
        </w:rPr>
        <w:drawing>
          <wp:anchor distT="0" distB="0" distL="114300" distR="114300" simplePos="0" relativeHeight="251743232" behindDoc="1" locked="0" layoutInCell="1" allowOverlap="1" wp14:anchorId="3C96A514" wp14:editId="77E07A1C">
            <wp:simplePos x="0" y="0"/>
            <wp:positionH relativeFrom="margin">
              <wp:align>center</wp:align>
            </wp:positionH>
            <wp:positionV relativeFrom="paragraph">
              <wp:posOffset>55273</wp:posOffset>
            </wp:positionV>
            <wp:extent cx="5400040" cy="2908300"/>
            <wp:effectExtent l="0" t="0" r="0" b="0"/>
            <wp:wrapTight wrapText="bothSides">
              <wp:wrapPolygon edited="0">
                <wp:start x="0" y="0"/>
                <wp:lineTo x="0" y="21506"/>
                <wp:lineTo x="21539" y="21506"/>
                <wp:lineTo x="21539" y="0"/>
                <wp:lineTo x="0" y="0"/>
              </wp:wrapPolygon>
            </wp:wrapTight>
            <wp:docPr id="19" name="Imagem 19" descr="Uma imagem com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Imagem 19" descr="Uma imagem com texto&#10;&#10;Descrição gerada automaticamente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08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E10C6FE" w14:textId="6A457218" w:rsidR="00734EF0" w:rsidRDefault="00421720" w:rsidP="008E2D77">
      <w:pPr>
        <w:spacing w:line="360" w:lineRule="auto"/>
        <w:ind w:firstLine="284"/>
      </w:pPr>
      <w:r>
        <w:t>A “WPA2-PSK” trata-se d</w:t>
      </w:r>
      <w:r w:rsidR="00C46EC0">
        <w:t>e uma das</w:t>
      </w:r>
      <w:r>
        <w:t xml:space="preserve"> chave</w:t>
      </w:r>
      <w:r w:rsidR="00C46EC0">
        <w:t>s</w:t>
      </w:r>
      <w:r>
        <w:t xml:space="preserve"> </w:t>
      </w:r>
      <w:r w:rsidR="00C46EC0">
        <w:t xml:space="preserve">de segurança </w:t>
      </w:r>
      <w:r>
        <w:t xml:space="preserve">ou senha mais </w:t>
      </w:r>
      <w:r w:rsidR="00C46EC0">
        <w:t>seguras da atualidade</w:t>
      </w:r>
      <w:r w:rsidR="00CF4A15">
        <w:t>. Esta é uma versão melhorada da anterior (WPA) e esta começou a ser usada em meados de 2006</w:t>
      </w:r>
      <w:r w:rsidR="00F90F70">
        <w:t xml:space="preserve">, sendo que, </w:t>
      </w:r>
      <w:r w:rsidR="00092F4C">
        <w:t>atualmente</w:t>
      </w:r>
      <w:r w:rsidR="00F90F70">
        <w:t>, trata-se do protocolo de segurança mais usado no mundo.</w:t>
      </w:r>
      <w:r w:rsidR="00CA77D4">
        <w:t xml:space="preserve"> Apesar de não ser totalmente eficaz, esta é </w:t>
      </w:r>
      <w:r w:rsidR="008E2D77">
        <w:t>considerada como a escolha mais segura para rede wireless.</w:t>
      </w:r>
    </w:p>
    <w:p w14:paraId="6556E4DA" w14:textId="7C76C6EE" w:rsidR="008E2D77" w:rsidRDefault="000D41C6" w:rsidP="008E2D77">
      <w:pPr>
        <w:spacing w:line="360" w:lineRule="auto"/>
        <w:ind w:firstLine="284"/>
      </w:pPr>
      <w:r>
        <w:t>A empresa RMTech decidiu apenas focar-se em colocar redes públicas para visitantes que usufruíssem do refeitório e para funcionários da receção e refeitório.</w:t>
      </w:r>
    </w:p>
    <w:p w14:paraId="51A2EDD8" w14:textId="2D58E941" w:rsidR="00734EF0" w:rsidRDefault="00342CA3" w:rsidP="002F2078">
      <w:pPr>
        <w:pStyle w:val="Ttulo2"/>
        <w:spacing w:line="360" w:lineRule="auto"/>
      </w:pPr>
      <w:bookmarkStart w:id="32" w:name="_Toc125034701"/>
      <w:r>
        <w:rPr>
          <w:noProof/>
        </w:rPr>
        <mc:AlternateContent>
          <mc:Choice Requires="wps">
            <w:drawing>
              <wp:anchor distT="0" distB="0" distL="114300" distR="114300" simplePos="0" relativeHeight="251764736" behindDoc="1" locked="0" layoutInCell="1" allowOverlap="1" wp14:anchorId="46F92C6B" wp14:editId="1FDA2E7F">
                <wp:simplePos x="0" y="0"/>
                <wp:positionH relativeFrom="column">
                  <wp:posOffset>374650</wp:posOffset>
                </wp:positionH>
                <wp:positionV relativeFrom="paragraph">
                  <wp:posOffset>2782570</wp:posOffset>
                </wp:positionV>
                <wp:extent cx="4650740" cy="635"/>
                <wp:effectExtent l="0" t="0" r="0" b="12065"/>
                <wp:wrapTight wrapText="bothSides">
                  <wp:wrapPolygon edited="0">
                    <wp:start x="0" y="0"/>
                    <wp:lineTo x="0" y="0"/>
                    <wp:lineTo x="21529" y="0"/>
                    <wp:lineTo x="21529" y="0"/>
                    <wp:lineTo x="0" y="0"/>
                  </wp:wrapPolygon>
                </wp:wrapTight>
                <wp:docPr id="67" name="Caixa de Texto 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5074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CA17B9A" w14:textId="51EE8D25" w:rsidR="00342CA3" w:rsidRPr="005F369B" w:rsidRDefault="00342CA3" w:rsidP="00342CA3">
                            <w:pPr>
                              <w:pStyle w:val="Legenda"/>
                              <w:rPr>
                                <w:smallCaps/>
                                <w:noProof/>
                                <w:color w:val="auto"/>
                                <w:sz w:val="28"/>
                                <w:szCs w:val="28"/>
                              </w:rPr>
                            </w:pPr>
                            <w:bookmarkStart w:id="33" w:name="_Toc125032350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7</w:t>
                              </w:r>
                            </w:fldSimple>
                            <w:r>
                              <w:t>.: Escala de segurança, em termos de rede Wireless.</w:t>
                            </w:r>
                            <w:bookmarkEnd w:id="3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6F92C6B" id="Caixa de Texto 67" o:spid="_x0000_s1038" type="#_x0000_t202" style="position:absolute;left:0;text-align:left;margin-left:29.5pt;margin-top:219.1pt;width:366.2pt;height:.05pt;z-index:-251551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" stroked="f">
                <v:textbox style="mso-fit-shape-to-text:t" inset="0,0,0,0">
                  <w:txbxContent>
                    <w:p w14:paraId="0CA17B9A" w14:textId="51EE8D25" w:rsidR="00342CA3" w:rsidRPr="005F369B" w:rsidRDefault="00342CA3" w:rsidP="00342CA3">
                      <w:pPr>
                        <w:pStyle w:val="Legenda"/>
                        <w:rPr>
                          <w:smallCaps/>
                          <w:noProof/>
                          <w:color w:val="auto"/>
                          <w:sz w:val="28"/>
                          <w:szCs w:val="28"/>
                        </w:rPr>
                      </w:pPr>
                      <w:bookmarkStart w:id="34" w:name="_Toc125032350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7</w:t>
                        </w:r>
                      </w:fldSimple>
                      <w:r>
                        <w:t>.: Escala de segurança, em termos de rede Wireless.</w:t>
                      </w:r>
                      <w:bookmarkEnd w:id="34"/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62688" behindDoc="1" locked="0" layoutInCell="1" allowOverlap="1" wp14:anchorId="541E072F" wp14:editId="4107A161">
            <wp:simplePos x="0" y="0"/>
            <wp:positionH relativeFrom="margin">
              <wp:align>center</wp:align>
            </wp:positionH>
            <wp:positionV relativeFrom="paragraph">
              <wp:posOffset>108005</wp:posOffset>
            </wp:positionV>
            <wp:extent cx="4650740" cy="2617470"/>
            <wp:effectExtent l="0" t="0" r="0" b="0"/>
            <wp:wrapTight wrapText="bothSides">
              <wp:wrapPolygon edited="0">
                <wp:start x="0" y="0"/>
                <wp:lineTo x="0" y="21485"/>
                <wp:lineTo x="21529" y="21485"/>
                <wp:lineTo x="21529" y="0"/>
                <wp:lineTo x="0" y="0"/>
              </wp:wrapPolygon>
            </wp:wrapTight>
            <wp:docPr id="66" name="Imagem 66" descr="How to Choose Wifi Encryption Settings | Wifi Guide from Cox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ow to Choose Wifi Encryption Settings | Wifi Guide from Cox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0740" cy="26174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bookmarkEnd w:id="32"/>
    </w:p>
    <w:p w14:paraId="6980E9EA" w14:textId="3BC261A1" w:rsidR="00734EF0" w:rsidRDefault="00734EF0" w:rsidP="002F2078">
      <w:pPr>
        <w:pStyle w:val="Ttulo2"/>
        <w:spacing w:line="360" w:lineRule="auto"/>
      </w:pPr>
    </w:p>
    <w:p w14:paraId="76B78E03" w14:textId="4FCF883B" w:rsidR="00734EF0" w:rsidRDefault="00734EF0" w:rsidP="002F2078">
      <w:pPr>
        <w:pStyle w:val="Ttulo2"/>
        <w:spacing w:line="360" w:lineRule="auto"/>
      </w:pPr>
    </w:p>
    <w:p w14:paraId="178EB030" w14:textId="600917CA" w:rsidR="00734EF0" w:rsidRDefault="00342CA3" w:rsidP="002F2078">
      <w:pPr>
        <w:pStyle w:val="Ttulo2"/>
        <w:spacing w:line="360" w:lineRule="auto"/>
      </w:pPr>
      <w:r>
        <w:fldChar w:fldCharType="begin"/>
      </w:r>
      <w:r>
        <w:instrText xml:space="preserve"> INCLUDEPICTURE "/Users/miguelmagalhaes/Library/Group Containers/UBF8T346G9.ms/WebArchiveCopyPasteTempFiles/com.microsoft.Word/winner-pedestal-with-wep-wpa2-and-wpa-winners-showing-strongest-encryption-for-home-networks-infographic.png" \* MERGEFORMATINET </w:instrText>
      </w:r>
      <w:r w:rsidR="00000000">
        <w:fldChar w:fldCharType="separate"/>
      </w:r>
      <w:r>
        <w:fldChar w:fldCharType="end"/>
      </w:r>
    </w:p>
    <w:p w14:paraId="0F9DFFA0" w14:textId="77777777" w:rsidR="00734EF0" w:rsidRDefault="00734EF0" w:rsidP="002F2078">
      <w:pPr>
        <w:pStyle w:val="Ttulo2"/>
        <w:spacing w:line="360" w:lineRule="auto"/>
      </w:pPr>
    </w:p>
    <w:p w14:paraId="1599D169" w14:textId="77777777" w:rsidR="00734EF0" w:rsidRDefault="00734EF0" w:rsidP="002F2078">
      <w:pPr>
        <w:pStyle w:val="Ttulo2"/>
        <w:spacing w:line="360" w:lineRule="auto"/>
      </w:pPr>
    </w:p>
    <w:p w14:paraId="2080D763" w14:textId="77777777" w:rsidR="00734EF0" w:rsidRDefault="00734EF0" w:rsidP="002F2078">
      <w:pPr>
        <w:pStyle w:val="Ttulo2"/>
        <w:spacing w:line="360" w:lineRule="auto"/>
      </w:pPr>
    </w:p>
    <w:p w14:paraId="552305A7" w14:textId="42E3E1B8" w:rsidR="002F2078" w:rsidRDefault="002F2078" w:rsidP="002F2078">
      <w:pPr>
        <w:pStyle w:val="Ttulo2"/>
        <w:spacing w:line="360" w:lineRule="auto"/>
      </w:pPr>
      <w:bookmarkStart w:id="35" w:name="_Toc125034702"/>
      <w:r>
        <w:lastRenderedPageBreak/>
        <w:t>wireless - Comunicações</w:t>
      </w:r>
      <w:bookmarkEnd w:id="35"/>
    </w:p>
    <w:p w14:paraId="0556F0C9" w14:textId="77777777" w:rsidR="00734EF0" w:rsidRDefault="002F2078" w:rsidP="00734EF0">
      <w:pPr>
        <w:spacing w:line="360" w:lineRule="auto"/>
        <w:ind w:firstLine="284"/>
      </w:pPr>
      <w:r w:rsidRPr="00BA2DD1">
        <w:t>Para ser possível no Cisco Packet Tracer, qualquer dispositivo com placa de rede, conectar à rede wireless é necessário que o mesmo insira a palavra-passe correta, nas</w:t>
      </w:r>
      <w:r>
        <w:t xml:space="preserve"> configurações. Na figura seguinte, é possível ver, passo a passo, um simples tutorial para ser possível </w:t>
      </w:r>
      <w:r w:rsidR="00DE53E5">
        <w:t xml:space="preserve">inserir </w:t>
      </w:r>
      <w:r>
        <w:t>uma rede wireless numa máquina.</w:t>
      </w:r>
    </w:p>
    <w:p w14:paraId="086704F3" w14:textId="2617B7B5" w:rsidR="002F2078" w:rsidRDefault="00342CA3" w:rsidP="00342CA3">
      <w:pPr>
        <w:spacing w:line="36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9231" behindDoc="1" locked="0" layoutInCell="1" allowOverlap="1" wp14:anchorId="0389C32A" wp14:editId="7B7F2FA0">
                <wp:simplePos x="0" y="0"/>
                <wp:positionH relativeFrom="column">
                  <wp:posOffset>-916360</wp:posOffset>
                </wp:positionH>
                <wp:positionV relativeFrom="paragraph">
                  <wp:posOffset>251350</wp:posOffset>
                </wp:positionV>
                <wp:extent cx="7094855" cy="6769100"/>
                <wp:effectExtent l="12700" t="12700" r="17145" b="12700"/>
                <wp:wrapNone/>
                <wp:docPr id="29" name="Retângulo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094855" cy="676910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w14:anchorId="3F0481A3" id="Retângulo 29" o:spid="_x0000_s1026" style="position:absolute;margin-left:-72.15pt;margin-top:19.8pt;width:558.65pt;height:533pt;z-index:-251637249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" filled="f" strokecolor="#f79646 [3209]" strokeweight="2pt"/>
            </w:pict>
          </mc:Fallback>
        </mc:AlternateContent>
      </w:r>
    </w:p>
    <w:p w14:paraId="78BF3CA8" w14:textId="76EF5498" w:rsidR="002F2078" w:rsidRPr="00BA2DD1" w:rsidRDefault="00342CA3" w:rsidP="002F2078">
      <w:pPr>
        <w:spacing w:after="200" w:line="36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52405FCD" wp14:editId="76D57F61">
                <wp:simplePos x="0" y="0"/>
                <wp:positionH relativeFrom="column">
                  <wp:posOffset>4006215</wp:posOffset>
                </wp:positionH>
                <wp:positionV relativeFrom="paragraph">
                  <wp:posOffset>3486454</wp:posOffset>
                </wp:positionV>
                <wp:extent cx="650240" cy="142875"/>
                <wp:effectExtent l="12700" t="12700" r="10160" b="9525"/>
                <wp:wrapNone/>
                <wp:docPr id="36" name="Retângulo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50240" cy="14287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7FB0393" id="Retângulo 36" o:spid="_x0000_s1026" style="position:absolute;margin-left:315.45pt;margin-top:274.5pt;width:51.2pt;height:11.25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" filled="f" strokecolor="#f79646 [3209]" strokeweight="2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33CCEA17" wp14:editId="104A26A1">
                <wp:simplePos x="0" y="0"/>
                <wp:positionH relativeFrom="column">
                  <wp:posOffset>2696210</wp:posOffset>
                </wp:positionH>
                <wp:positionV relativeFrom="paragraph">
                  <wp:posOffset>3769029</wp:posOffset>
                </wp:positionV>
                <wp:extent cx="293370" cy="142875"/>
                <wp:effectExtent l="12700" t="12700" r="11430" b="9525"/>
                <wp:wrapNone/>
                <wp:docPr id="35" name="Retângulo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3370" cy="14287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80747A8" id="Retângulo 35" o:spid="_x0000_s1026" style="position:absolute;margin-left:212.3pt;margin-top:296.75pt;width:23.1pt;height:11.25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" filled="f" strokecolor="#f79646 [3209]" strokeweight="2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91008" behindDoc="0" locked="0" layoutInCell="1" allowOverlap="1" wp14:anchorId="64EA4B0F" wp14:editId="54C5EE6E">
                <wp:simplePos x="0" y="0"/>
                <wp:positionH relativeFrom="column">
                  <wp:posOffset>1729740</wp:posOffset>
                </wp:positionH>
                <wp:positionV relativeFrom="paragraph">
                  <wp:posOffset>3460419</wp:posOffset>
                </wp:positionV>
                <wp:extent cx="666750" cy="142875"/>
                <wp:effectExtent l="12700" t="12700" r="19050" b="9525"/>
                <wp:wrapNone/>
                <wp:docPr id="34" name="Retângulo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66750" cy="14287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721999E" id="Retângulo 34" o:spid="_x0000_s1026" style="position:absolute;margin-left:136.2pt;margin-top:272.45pt;width:52.5pt;height:11.25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" filled="f" strokecolor="#f79646 [3209]" strokeweight="2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7A86DC8F" wp14:editId="2EF2D601">
                <wp:simplePos x="0" y="0"/>
                <wp:positionH relativeFrom="column">
                  <wp:posOffset>149225</wp:posOffset>
                </wp:positionH>
                <wp:positionV relativeFrom="paragraph">
                  <wp:posOffset>3752463</wp:posOffset>
                </wp:positionV>
                <wp:extent cx="293370" cy="142875"/>
                <wp:effectExtent l="12700" t="12700" r="11430" b="9525"/>
                <wp:wrapNone/>
                <wp:docPr id="33" name="Retângulo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3370" cy="14287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951777D" id="Retângulo 33" o:spid="_x0000_s1026" style="position:absolute;margin-left:11.75pt;margin-top:295.45pt;width:23.1pt;height:11.2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" filled="f" strokecolor="#f79646 [3209]" strokeweight="2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318B0E3D" wp14:editId="4B8EDEE9">
                <wp:simplePos x="0" y="0"/>
                <wp:positionH relativeFrom="column">
                  <wp:posOffset>1722120</wp:posOffset>
                </wp:positionH>
                <wp:positionV relativeFrom="paragraph">
                  <wp:posOffset>985189</wp:posOffset>
                </wp:positionV>
                <wp:extent cx="395605" cy="457200"/>
                <wp:effectExtent l="12700" t="12700" r="10795" b="12700"/>
                <wp:wrapNone/>
                <wp:docPr id="31" name="Retângulo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5605" cy="45720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972A88A" id="Retângulo 31" o:spid="_x0000_s1026" style="position:absolute;margin-left:135.6pt;margin-top:77.55pt;width:31.15pt;height:36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" filled="f" strokecolor="#f79646 [3209]" strokeweight="2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F5260B5" wp14:editId="60D5F5EB">
                <wp:simplePos x="0" y="0"/>
                <wp:positionH relativeFrom="column">
                  <wp:posOffset>386080</wp:posOffset>
                </wp:positionH>
                <wp:positionV relativeFrom="paragraph">
                  <wp:posOffset>1404289</wp:posOffset>
                </wp:positionV>
                <wp:extent cx="293370" cy="142875"/>
                <wp:effectExtent l="12700" t="12700" r="11430" b="9525"/>
                <wp:wrapNone/>
                <wp:docPr id="30" name="Retângulo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3370" cy="14287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10BA38B" id="Retângulo 30" o:spid="_x0000_s1026" style="position:absolute;margin-left:30.4pt;margin-top:110.55pt;width:23.1pt;height:11.2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" filled="f" strokecolor="#f79646 [3209]" strokeweight="2pt"/>
            </w:pict>
          </mc:Fallback>
        </mc:AlternateContent>
      </w:r>
      <w:r w:rsidRPr="00BA2DD1">
        <w:rPr>
          <w:noProof/>
        </w:rPr>
        <w:drawing>
          <wp:anchor distT="0" distB="0" distL="114300" distR="114300" simplePos="0" relativeHeight="251679744" behindDoc="1" locked="0" layoutInCell="1" allowOverlap="1" wp14:anchorId="1A930CFC" wp14:editId="662ED928">
            <wp:simplePos x="0" y="0"/>
            <wp:positionH relativeFrom="column">
              <wp:posOffset>-642620</wp:posOffset>
            </wp:positionH>
            <wp:positionV relativeFrom="paragraph">
              <wp:posOffset>4582795</wp:posOffset>
            </wp:positionV>
            <wp:extent cx="2165985" cy="2110740"/>
            <wp:effectExtent l="0" t="0" r="5715" b="0"/>
            <wp:wrapTight wrapText="bothSides">
              <wp:wrapPolygon edited="0">
                <wp:start x="0" y="0"/>
                <wp:lineTo x="0" y="21444"/>
                <wp:lineTo x="21530" y="21444"/>
                <wp:lineTo x="21530" y="0"/>
                <wp:lineTo x="0" y="0"/>
              </wp:wrapPolygon>
            </wp:wrapTight>
            <wp:docPr id="27" name="Imagem 27" descr="Uma imagem com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Imagem 27" descr="Uma imagem com texto&#10;&#10;Descrição gerada automaticamente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5985" cy="21107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A2DD1">
        <w:rPr>
          <w:noProof/>
        </w:rPr>
        <w:drawing>
          <wp:anchor distT="0" distB="0" distL="114300" distR="114300" simplePos="0" relativeHeight="251673600" behindDoc="1" locked="0" layoutInCell="1" allowOverlap="1" wp14:anchorId="35BF2E6C" wp14:editId="5A3AC334">
            <wp:simplePos x="0" y="0"/>
            <wp:positionH relativeFrom="column">
              <wp:posOffset>-655320</wp:posOffset>
            </wp:positionH>
            <wp:positionV relativeFrom="paragraph">
              <wp:posOffset>198755</wp:posOffset>
            </wp:positionV>
            <wp:extent cx="2172335" cy="2114550"/>
            <wp:effectExtent l="0" t="0" r="0" b="6350"/>
            <wp:wrapTight wrapText="bothSides">
              <wp:wrapPolygon edited="0">
                <wp:start x="0" y="0"/>
                <wp:lineTo x="0" y="21535"/>
                <wp:lineTo x="21467" y="21535"/>
                <wp:lineTo x="21467" y="0"/>
                <wp:lineTo x="0" y="0"/>
              </wp:wrapPolygon>
            </wp:wrapTight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2335" cy="2114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A2DD1">
        <w:rPr>
          <w:noProof/>
        </w:rPr>
        <w:drawing>
          <wp:anchor distT="0" distB="0" distL="114300" distR="114300" simplePos="0" relativeHeight="251676672" behindDoc="1" locked="0" layoutInCell="1" allowOverlap="1" wp14:anchorId="43A644FD" wp14:editId="1A0C0579">
            <wp:simplePos x="0" y="0"/>
            <wp:positionH relativeFrom="column">
              <wp:posOffset>1649095</wp:posOffset>
            </wp:positionH>
            <wp:positionV relativeFrom="paragraph">
              <wp:posOffset>198755</wp:posOffset>
            </wp:positionV>
            <wp:extent cx="2165985" cy="2099310"/>
            <wp:effectExtent l="0" t="0" r="5715" b="0"/>
            <wp:wrapTight wrapText="bothSides">
              <wp:wrapPolygon edited="0">
                <wp:start x="0" y="0"/>
                <wp:lineTo x="0" y="21430"/>
                <wp:lineTo x="21530" y="21430"/>
                <wp:lineTo x="21530" y="0"/>
                <wp:lineTo x="0" y="0"/>
              </wp:wrapPolygon>
            </wp:wrapTight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5985" cy="20993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A2DD1">
        <w:rPr>
          <w:noProof/>
        </w:rPr>
        <w:drawing>
          <wp:anchor distT="0" distB="0" distL="114300" distR="114300" simplePos="0" relativeHeight="251677696" behindDoc="1" locked="0" layoutInCell="1" allowOverlap="1" wp14:anchorId="64B760CC" wp14:editId="72FAC95E">
            <wp:simplePos x="0" y="0"/>
            <wp:positionH relativeFrom="column">
              <wp:posOffset>-662305</wp:posOffset>
            </wp:positionH>
            <wp:positionV relativeFrom="paragraph">
              <wp:posOffset>2416175</wp:posOffset>
            </wp:positionV>
            <wp:extent cx="2172335" cy="2099310"/>
            <wp:effectExtent l="0" t="0" r="0" b="0"/>
            <wp:wrapTight wrapText="bothSides">
              <wp:wrapPolygon edited="0">
                <wp:start x="0" y="0"/>
                <wp:lineTo x="0" y="21430"/>
                <wp:lineTo x="21467" y="21430"/>
                <wp:lineTo x="21467" y="0"/>
                <wp:lineTo x="0" y="0"/>
              </wp:wrapPolygon>
            </wp:wrapTight>
            <wp:docPr id="24" name="Imagem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2335" cy="20993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A2DD1">
        <w:rPr>
          <w:noProof/>
        </w:rPr>
        <w:drawing>
          <wp:anchor distT="0" distB="0" distL="114300" distR="114300" simplePos="0" relativeHeight="251674624" behindDoc="1" locked="0" layoutInCell="1" allowOverlap="1" wp14:anchorId="5E696D91" wp14:editId="0A0B6A54">
            <wp:simplePos x="0" y="0"/>
            <wp:positionH relativeFrom="column">
              <wp:posOffset>3909695</wp:posOffset>
            </wp:positionH>
            <wp:positionV relativeFrom="paragraph">
              <wp:posOffset>198755</wp:posOffset>
            </wp:positionV>
            <wp:extent cx="2147570" cy="2114550"/>
            <wp:effectExtent l="0" t="0" r="0" b="6350"/>
            <wp:wrapTight wrapText="bothSides">
              <wp:wrapPolygon edited="0">
                <wp:start x="0" y="0"/>
                <wp:lineTo x="0" y="21535"/>
                <wp:lineTo x="21459" y="21535"/>
                <wp:lineTo x="21459" y="0"/>
                <wp:lineTo x="0" y="0"/>
              </wp:wrapPolygon>
            </wp:wrapTight>
            <wp:docPr id="23" name="Imagem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Imagem 23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47570" cy="2114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A2DD1">
        <w:rPr>
          <w:noProof/>
        </w:rPr>
        <w:drawing>
          <wp:anchor distT="0" distB="0" distL="114300" distR="114300" simplePos="0" relativeHeight="251675648" behindDoc="1" locked="0" layoutInCell="1" allowOverlap="1" wp14:anchorId="0A167ED8" wp14:editId="5776F7C0">
            <wp:simplePos x="0" y="0"/>
            <wp:positionH relativeFrom="column">
              <wp:posOffset>1642745</wp:posOffset>
            </wp:positionH>
            <wp:positionV relativeFrom="paragraph">
              <wp:posOffset>2413000</wp:posOffset>
            </wp:positionV>
            <wp:extent cx="2172335" cy="2101215"/>
            <wp:effectExtent l="0" t="0" r="0" b="0"/>
            <wp:wrapTight wrapText="bothSides">
              <wp:wrapPolygon edited="0">
                <wp:start x="0" y="0"/>
                <wp:lineTo x="0" y="21411"/>
                <wp:lineTo x="21467" y="21411"/>
                <wp:lineTo x="21467" y="0"/>
                <wp:lineTo x="0" y="0"/>
              </wp:wrapPolygon>
            </wp:wrapTight>
            <wp:docPr id="25" name="Imagem 25" descr="Uma imagem com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Imagem 25" descr="Uma imagem com texto&#10;&#10;Descrição gerada automaticamente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2335" cy="21012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BA2DD1">
        <w:rPr>
          <w:noProof/>
        </w:rPr>
        <w:drawing>
          <wp:anchor distT="0" distB="0" distL="114300" distR="114300" simplePos="0" relativeHeight="251678720" behindDoc="1" locked="0" layoutInCell="1" allowOverlap="1" wp14:anchorId="6EB38923" wp14:editId="70430DD7">
            <wp:simplePos x="0" y="0"/>
            <wp:positionH relativeFrom="column">
              <wp:posOffset>3908425</wp:posOffset>
            </wp:positionH>
            <wp:positionV relativeFrom="paragraph">
              <wp:posOffset>2404745</wp:posOffset>
            </wp:positionV>
            <wp:extent cx="2165350" cy="2106295"/>
            <wp:effectExtent l="0" t="0" r="6350" b="1905"/>
            <wp:wrapTight wrapText="bothSides">
              <wp:wrapPolygon edited="0">
                <wp:start x="0" y="0"/>
                <wp:lineTo x="0" y="21489"/>
                <wp:lineTo x="21537" y="21489"/>
                <wp:lineTo x="21537" y="0"/>
                <wp:lineTo x="0" y="0"/>
              </wp:wrapPolygon>
            </wp:wrapTight>
            <wp:docPr id="26" name="Imagem 26" descr="Uma imagem com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Imagem 26" descr="Uma imagem com texto&#10;&#10;Descrição gerada automaticamente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65350" cy="21062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4D71B5A3" wp14:editId="5D4370D2">
                <wp:simplePos x="0" y="0"/>
                <wp:positionH relativeFrom="column">
                  <wp:posOffset>4364990</wp:posOffset>
                </wp:positionH>
                <wp:positionV relativeFrom="paragraph">
                  <wp:posOffset>921716</wp:posOffset>
                </wp:positionV>
                <wp:extent cx="293370" cy="142875"/>
                <wp:effectExtent l="12700" t="12700" r="11430" b="9525"/>
                <wp:wrapNone/>
                <wp:docPr id="32" name="Retângulo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93370" cy="14287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AF5F5AD" id="Retângulo 32" o:spid="_x0000_s1026" style="position:absolute;margin-left:343.7pt;margin-top:72.6pt;width:23.1pt;height:11.25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" filled="f" strokecolor="#f79646 [3209]" strokeweight="2pt"/>
            </w:pict>
          </mc:Fallback>
        </mc:AlternateContent>
      </w:r>
    </w:p>
    <w:p w14:paraId="2BEE21D6" w14:textId="2D8B0289" w:rsidR="00526669" w:rsidRDefault="00526669">
      <w:pPr>
        <w:spacing w:after="200" w:line="276" w:lineRule="auto"/>
        <w:jc w:val="left"/>
      </w:pPr>
    </w:p>
    <w:p w14:paraId="0F8BFABD" w14:textId="765641FF" w:rsidR="00526669" w:rsidRPr="00BA2DD1" w:rsidRDefault="00342CA3">
      <w:pPr>
        <w:spacing w:after="200" w:line="276" w:lineRule="auto"/>
        <w:jc w:val="left"/>
      </w:pPr>
      <w:r w:rsidRPr="00BA2DD1">
        <w:rPr>
          <w:noProof/>
        </w:rPr>
        <w:drawing>
          <wp:anchor distT="0" distB="0" distL="114300" distR="114300" simplePos="0" relativeHeight="251680768" behindDoc="1" locked="0" layoutInCell="1" allowOverlap="1" wp14:anchorId="5BF5A97E" wp14:editId="400DCBF8">
            <wp:simplePos x="0" y="0"/>
            <wp:positionH relativeFrom="column">
              <wp:posOffset>2788920</wp:posOffset>
            </wp:positionH>
            <wp:positionV relativeFrom="paragraph">
              <wp:posOffset>182852</wp:posOffset>
            </wp:positionV>
            <wp:extent cx="2152650" cy="1247775"/>
            <wp:effectExtent l="0" t="0" r="6350" b="0"/>
            <wp:wrapTight wrapText="bothSides">
              <wp:wrapPolygon edited="0">
                <wp:start x="0" y="0"/>
                <wp:lineTo x="0" y="21325"/>
                <wp:lineTo x="21536" y="21325"/>
                <wp:lineTo x="21536" y="0"/>
                <wp:lineTo x="0" y="0"/>
              </wp:wrapPolygon>
            </wp:wrapTight>
            <wp:docPr id="28" name="Imagem 28" descr="Uma imagem com texto, vareta de mediçã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Imagem 28" descr="Uma imagem com texto, vareta de medição&#10;&#10;Descrição gerada automaticamente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2650" cy="12477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0C9DA3C" w14:textId="14024708" w:rsidR="00526669" w:rsidRDefault="00342CA3">
      <w:pPr>
        <w:spacing w:after="200" w:line="276" w:lineRule="auto"/>
        <w:jc w:val="lef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6108AA64" wp14:editId="4A21A7A1">
                <wp:simplePos x="0" y="0"/>
                <wp:positionH relativeFrom="column">
                  <wp:posOffset>-541655</wp:posOffset>
                </wp:positionH>
                <wp:positionV relativeFrom="paragraph">
                  <wp:posOffset>395301</wp:posOffset>
                </wp:positionV>
                <wp:extent cx="628650" cy="142875"/>
                <wp:effectExtent l="12700" t="12700" r="19050" b="9525"/>
                <wp:wrapNone/>
                <wp:docPr id="37" name="Retângulo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8650" cy="14287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3B49D60" id="Retângulo 37" o:spid="_x0000_s1026" style="position:absolute;margin-left:-42.65pt;margin-top:31.15pt;width:49.5pt;height:11.25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" filled="f" strokecolor="#f79646 [3209]" strokeweight="2pt"/>
            </w:pict>
          </mc:Fallback>
        </mc:AlternateContent>
      </w:r>
    </w:p>
    <w:p w14:paraId="4C53700F" w14:textId="5201395B" w:rsidR="00526669" w:rsidRDefault="00526669">
      <w:pPr>
        <w:spacing w:after="200" w:line="276" w:lineRule="auto"/>
        <w:jc w:val="left"/>
      </w:pPr>
    </w:p>
    <w:p w14:paraId="45D5DE09" w14:textId="425D75EA" w:rsidR="00526669" w:rsidRDefault="00BA2DD1">
      <w:pPr>
        <w:spacing w:after="200" w:line="276" w:lineRule="auto"/>
        <w:jc w:val="lef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19D149BA" wp14:editId="1CCDB773">
                <wp:simplePos x="0" y="0"/>
                <wp:positionH relativeFrom="column">
                  <wp:posOffset>734060</wp:posOffset>
                </wp:positionH>
                <wp:positionV relativeFrom="paragraph">
                  <wp:posOffset>132384</wp:posOffset>
                </wp:positionV>
                <wp:extent cx="180975" cy="80962"/>
                <wp:effectExtent l="12700" t="12700" r="9525" b="8255"/>
                <wp:wrapNone/>
                <wp:docPr id="38" name="Retângulo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0975" cy="80962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89BC381" id="Retângulo 38" o:spid="_x0000_s1026" style="position:absolute;margin-left:57.8pt;margin-top:10.4pt;width:14.25pt;height:6.35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" filled="f" strokecolor="#f79646 [3209]" strokeweight="2pt"/>
            </w:pict>
          </mc:Fallback>
        </mc:AlternateContent>
      </w:r>
    </w:p>
    <w:p w14:paraId="0F9F34B9" w14:textId="77777777" w:rsidR="002F2078" w:rsidRDefault="002F2078" w:rsidP="00F17418">
      <w:pPr>
        <w:pStyle w:val="Ttulo1"/>
      </w:pPr>
    </w:p>
    <w:p w14:paraId="41CFE603" w14:textId="5C72EC4B" w:rsidR="00342CA3" w:rsidRDefault="00342CA3" w:rsidP="00F17418">
      <w:pPr>
        <w:pStyle w:val="Ttulo1"/>
      </w:pPr>
      <w:bookmarkStart w:id="36" w:name="_Toc125034703"/>
      <w:r>
        <w:rPr>
          <w:noProof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06A952C7" wp14:editId="034C1355">
                <wp:simplePos x="0" y="0"/>
                <wp:positionH relativeFrom="column">
                  <wp:posOffset>-827405</wp:posOffset>
                </wp:positionH>
                <wp:positionV relativeFrom="paragraph">
                  <wp:posOffset>227661</wp:posOffset>
                </wp:positionV>
                <wp:extent cx="7007860" cy="635"/>
                <wp:effectExtent l="0" t="0" r="2540" b="0"/>
                <wp:wrapNone/>
                <wp:docPr id="39" name="Caixa de texto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0078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898F19A" w14:textId="00BD088F" w:rsidR="00BA2DD1" w:rsidRPr="004C0207" w:rsidRDefault="00BA2DD1" w:rsidP="00BA2DD1">
                            <w:pPr>
                              <w:pStyle w:val="Legenda"/>
                              <w:rPr>
                                <w:noProof/>
                                <w:sz w:val="24"/>
                              </w:rPr>
                            </w:pPr>
                            <w:bookmarkStart w:id="37" w:name="_Toc125032351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8</w:t>
                              </w:r>
                            </w:fldSimple>
                            <w:r>
                              <w:t xml:space="preserve">.: Demonstração, em passos, da configuração de </w:t>
                            </w:r>
                            <w:r w:rsidR="001E520C">
                              <w:t>um dispositivo</w:t>
                            </w:r>
                            <w:r>
                              <w:t xml:space="preserve"> numa rede com segurança.</w:t>
                            </w:r>
                            <w:bookmarkEnd w:id="3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A952C7" id="Caixa de texto 39" o:spid="_x0000_s1039" type="#_x0000_t202" style="position:absolute;left:0;text-align:left;margin-left:-65.15pt;margin-top:17.95pt;width:551.8pt;height:.05pt;z-index:251701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" stroked="f">
                <v:textbox style="mso-fit-shape-to-text:t" inset="0,0,0,0">
                  <w:txbxContent>
                    <w:p w14:paraId="1898F19A" w14:textId="00BD088F" w:rsidR="00BA2DD1" w:rsidRPr="004C0207" w:rsidRDefault="00BA2DD1" w:rsidP="00BA2DD1">
                      <w:pPr>
                        <w:pStyle w:val="Legenda"/>
                        <w:rPr>
                          <w:noProof/>
                          <w:sz w:val="24"/>
                        </w:rPr>
                      </w:pPr>
                      <w:bookmarkStart w:id="38" w:name="_Toc125032351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8</w:t>
                        </w:r>
                      </w:fldSimple>
                      <w:r>
                        <w:t xml:space="preserve">.: Demonstração, em passos, da configuração de </w:t>
                      </w:r>
                      <w:r w:rsidR="001E520C">
                        <w:t>um dispositivo</w:t>
                      </w:r>
                      <w:r>
                        <w:t xml:space="preserve"> numa rede com segurança.</w:t>
                      </w:r>
                      <w:bookmarkEnd w:id="38"/>
                    </w:p>
                  </w:txbxContent>
                </v:textbox>
              </v:shape>
            </w:pict>
          </mc:Fallback>
        </mc:AlternateContent>
      </w:r>
      <w:bookmarkEnd w:id="36"/>
    </w:p>
    <w:p w14:paraId="2D92B466" w14:textId="6A8DC95D" w:rsidR="00342CA3" w:rsidRDefault="00342CA3" w:rsidP="00F17418">
      <w:pPr>
        <w:pStyle w:val="Ttulo1"/>
      </w:pPr>
    </w:p>
    <w:p w14:paraId="6C9FF654" w14:textId="2ECF6898" w:rsidR="00342CA3" w:rsidRPr="00342CA3" w:rsidRDefault="00681F7B" w:rsidP="00342CA3">
      <w:pPr>
        <w:pStyle w:val="Ttulo1"/>
        <w:spacing w:line="360" w:lineRule="auto"/>
      </w:pPr>
      <w:bookmarkStart w:id="39" w:name="_Toc125034704"/>
      <w:r>
        <w:lastRenderedPageBreak/>
        <w:t xml:space="preserve">Exemplo </w:t>
      </w:r>
      <w:r w:rsidR="00F178D7">
        <w:t xml:space="preserve">– </w:t>
      </w:r>
      <w:r w:rsidR="004002FD">
        <w:t>Página Web</w:t>
      </w:r>
      <w:bookmarkEnd w:id="39"/>
    </w:p>
    <w:p w14:paraId="5BB192F9" w14:textId="26FFF590" w:rsidR="00342CA3" w:rsidRDefault="00AE6D94" w:rsidP="00342CA3">
      <w:pPr>
        <w:spacing w:after="200" w:line="360" w:lineRule="auto"/>
        <w:ind w:firstLine="284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5165" behindDoc="0" locked="0" layoutInCell="1" allowOverlap="1" wp14:anchorId="2952F573" wp14:editId="0DFA5160">
                <wp:simplePos x="0" y="0"/>
                <wp:positionH relativeFrom="column">
                  <wp:posOffset>-240499</wp:posOffset>
                </wp:positionH>
                <wp:positionV relativeFrom="paragraph">
                  <wp:posOffset>1369557</wp:posOffset>
                </wp:positionV>
                <wp:extent cx="5838825" cy="7141072"/>
                <wp:effectExtent l="12700" t="12700" r="15875" b="9525"/>
                <wp:wrapNone/>
                <wp:docPr id="48" name="Retângulo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838825" cy="7141072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76520A2" id="Retângulo 48" o:spid="_x0000_s1026" style="position:absolute;margin-left:-18.95pt;margin-top:107.85pt;width:459.75pt;height:562.3pt;z-index:25165516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" filled="f" strokecolor="#f79646 [3209]" strokeweight="2pt"/>
            </w:pict>
          </mc:Fallback>
        </mc:AlternateContent>
      </w:r>
      <w:r w:rsidR="00F178D7">
        <w:t xml:space="preserve">Para ser demonstrado que a máquina está conectada a uma rede funcional, </w:t>
      </w:r>
      <w:r w:rsidR="004D0C62">
        <w:t xml:space="preserve">foi criado um site com o URL </w:t>
      </w:r>
      <w:hyperlink r:id="rId43" w:history="1">
        <w:r w:rsidR="004D0C62" w:rsidRPr="009C6F36">
          <w:rPr>
            <w:rStyle w:val="Hiperligao"/>
          </w:rPr>
          <w:t>www.adm.pt</w:t>
        </w:r>
      </w:hyperlink>
      <w:r w:rsidR="004D0C62">
        <w:t>. Quando se realiza esta pesquisa no browser de qualquer computador do projeto</w:t>
      </w:r>
      <w:r w:rsidR="005249D2">
        <w:t>, este mesmo, irá diretamente ao servidor DNS e fará o requisito ao servidor web através do</w:t>
      </w:r>
      <w:r w:rsidR="00716983">
        <w:t xml:space="preserve"> IP correto. Depois destes passos, </w:t>
      </w:r>
      <w:r w:rsidR="000E7B4E">
        <w:t>a página pretendida irá aparecer. Exemplo de uma página web:</w:t>
      </w:r>
    </w:p>
    <w:p w14:paraId="7BDEAE6C" w14:textId="2957094E" w:rsidR="00681F7B" w:rsidRDefault="006F1C23">
      <w:pPr>
        <w:spacing w:after="200" w:line="276" w:lineRule="auto"/>
        <w:jc w:val="left"/>
      </w:pPr>
      <w:r w:rsidRPr="00BE6904">
        <w:rPr>
          <w:noProof/>
        </w:rPr>
        <w:drawing>
          <wp:anchor distT="0" distB="0" distL="114300" distR="114300" simplePos="0" relativeHeight="251707392" behindDoc="1" locked="0" layoutInCell="1" allowOverlap="1" wp14:anchorId="6BA79076" wp14:editId="12ADC433">
            <wp:simplePos x="0" y="0"/>
            <wp:positionH relativeFrom="margin">
              <wp:posOffset>1212215</wp:posOffset>
            </wp:positionH>
            <wp:positionV relativeFrom="paragraph">
              <wp:posOffset>55880</wp:posOffset>
            </wp:positionV>
            <wp:extent cx="2974975" cy="852805"/>
            <wp:effectExtent l="0" t="0" r="0" b="0"/>
            <wp:wrapTight wrapText="bothSides">
              <wp:wrapPolygon edited="0">
                <wp:start x="0" y="0"/>
                <wp:lineTo x="0" y="21230"/>
                <wp:lineTo x="21485" y="21230"/>
                <wp:lineTo x="21485" y="0"/>
                <wp:lineTo x="0" y="0"/>
              </wp:wrapPolygon>
            </wp:wrapTight>
            <wp:docPr id="40" name="Imagem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4975" cy="8528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12512" behindDoc="0" locked="0" layoutInCell="1" allowOverlap="1" wp14:anchorId="0B396278" wp14:editId="6A706C89">
                <wp:simplePos x="0" y="0"/>
                <wp:positionH relativeFrom="column">
                  <wp:posOffset>1356360</wp:posOffset>
                </wp:positionH>
                <wp:positionV relativeFrom="paragraph">
                  <wp:posOffset>269571</wp:posOffset>
                </wp:positionV>
                <wp:extent cx="2753995" cy="274955"/>
                <wp:effectExtent l="25400" t="165100" r="27305" b="156845"/>
                <wp:wrapNone/>
                <wp:docPr id="49" name="Retângulo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21239516">
                          <a:off x="0" y="0"/>
                          <a:ext cx="2753995" cy="27495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DF389D7" id="Retângulo 49" o:spid="_x0000_s1026" style="position:absolute;margin-left:106.8pt;margin-top:21.25pt;width:216.85pt;height:21.65pt;rotation:-393745fd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" filled="f" strokecolor="#f79646 [3209]" strokeweight="2pt"/>
            </w:pict>
          </mc:Fallback>
        </mc:AlternateContent>
      </w:r>
    </w:p>
    <w:p w14:paraId="753D2B8E" w14:textId="3BEF9790" w:rsidR="00526669" w:rsidRDefault="006F1C23">
      <w:pPr>
        <w:spacing w:after="200" w:line="276" w:lineRule="auto"/>
        <w:jc w:val="lef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760FC3CE" wp14:editId="01AC8965">
                <wp:simplePos x="0" y="0"/>
                <wp:positionH relativeFrom="column">
                  <wp:posOffset>803910</wp:posOffset>
                </wp:positionH>
                <wp:positionV relativeFrom="paragraph">
                  <wp:posOffset>3752215</wp:posOffset>
                </wp:positionV>
                <wp:extent cx="718185" cy="198120"/>
                <wp:effectExtent l="12700" t="12700" r="18415" b="17780"/>
                <wp:wrapNone/>
                <wp:docPr id="53" name="Retângulo 5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8185" cy="19812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B455385" id="Retângulo 53" o:spid="_x0000_s1026" style="position:absolute;margin-left:63.3pt;margin-top:295.45pt;width:56.55pt;height:15.6pt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" filled="f" strokecolor="#f79646 [3209]" strokeweight="2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48E43216" wp14:editId="531F9D57">
                <wp:simplePos x="0" y="0"/>
                <wp:positionH relativeFrom="column">
                  <wp:posOffset>3941445</wp:posOffset>
                </wp:positionH>
                <wp:positionV relativeFrom="paragraph">
                  <wp:posOffset>3735705</wp:posOffset>
                </wp:positionV>
                <wp:extent cx="617855" cy="198120"/>
                <wp:effectExtent l="12700" t="12700" r="17145" b="17780"/>
                <wp:wrapNone/>
                <wp:docPr id="54" name="Retângulo 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855" cy="19812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C41F3BB" id="Retângulo 54" o:spid="_x0000_s1026" style="position:absolute;margin-left:310.35pt;margin-top:294.15pt;width:48.65pt;height:15.6pt;z-index:251722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" filled="f" strokecolor="#f79646 [3209]" strokeweight="2pt"/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08416" behindDoc="1" locked="0" layoutInCell="1" allowOverlap="1" wp14:anchorId="531B1CB8" wp14:editId="7EE3EE8B">
            <wp:simplePos x="0" y="0"/>
            <wp:positionH relativeFrom="column">
              <wp:posOffset>-86360</wp:posOffset>
            </wp:positionH>
            <wp:positionV relativeFrom="paragraph">
              <wp:posOffset>3536315</wp:posOffset>
            </wp:positionV>
            <wp:extent cx="5400040" cy="429260"/>
            <wp:effectExtent l="0" t="0" r="0" b="2540"/>
            <wp:wrapTight wrapText="bothSides">
              <wp:wrapPolygon edited="0">
                <wp:start x="0" y="0"/>
                <wp:lineTo x="0" y="21089"/>
                <wp:lineTo x="21539" y="21089"/>
                <wp:lineTo x="21539" y="0"/>
                <wp:lineTo x="0" y="0"/>
              </wp:wrapPolygon>
            </wp:wrapTight>
            <wp:docPr id="47" name="Imagem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450"/>
                    <a:stretch/>
                  </pic:blipFill>
                  <pic:spPr bwMode="auto">
                    <a:xfrm>
                      <a:off x="0" y="0"/>
                      <a:ext cx="5400040" cy="4292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328B15DD" w14:textId="0DC21155" w:rsidR="00C23954" w:rsidRDefault="006F1C23">
      <w:pPr>
        <w:spacing w:after="200" w:line="276" w:lineRule="auto"/>
        <w:jc w:val="left"/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16608" behindDoc="0" locked="0" layoutInCell="1" allowOverlap="1" wp14:anchorId="2BFA00D8" wp14:editId="5F63C09A">
                <wp:simplePos x="0" y="0"/>
                <wp:positionH relativeFrom="column">
                  <wp:posOffset>4551680</wp:posOffset>
                </wp:positionH>
                <wp:positionV relativeFrom="paragraph">
                  <wp:posOffset>769289</wp:posOffset>
                </wp:positionV>
                <wp:extent cx="466725" cy="492125"/>
                <wp:effectExtent l="12700" t="12700" r="15875" b="15875"/>
                <wp:wrapNone/>
                <wp:docPr id="51" name="Retângulo 5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66725" cy="492125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42DA916" id="Retângulo 51" o:spid="_x0000_s1026" style="position:absolute;margin-left:358.4pt;margin-top:60.55pt;width:36.75pt;height:38.75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" filled="f" strokecolor="#f79646 [3209]" strokeweight="2pt"/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14560" behindDoc="0" locked="0" layoutInCell="1" allowOverlap="1" wp14:anchorId="6BB98047" wp14:editId="4DAFCD3E">
                <wp:simplePos x="0" y="0"/>
                <wp:positionH relativeFrom="column">
                  <wp:posOffset>405130</wp:posOffset>
                </wp:positionH>
                <wp:positionV relativeFrom="paragraph">
                  <wp:posOffset>630859</wp:posOffset>
                </wp:positionV>
                <wp:extent cx="266700" cy="95250"/>
                <wp:effectExtent l="12700" t="12700" r="12700" b="19050"/>
                <wp:wrapNone/>
                <wp:docPr id="50" name="Retângulo 5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66700" cy="9525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D3B19A4" id="Retângulo 50" o:spid="_x0000_s1026" style="position:absolute;margin-left:31.9pt;margin-top:49.65pt;width:21pt;height:7.5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" filled="f" strokecolor="#f79646 [3209]" strokeweight="2pt"/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06368" behindDoc="1" locked="0" layoutInCell="1" allowOverlap="1" wp14:anchorId="025A327B" wp14:editId="4299C942">
            <wp:simplePos x="0" y="0"/>
            <wp:positionH relativeFrom="column">
              <wp:posOffset>-88265</wp:posOffset>
            </wp:positionH>
            <wp:positionV relativeFrom="paragraph">
              <wp:posOffset>477520</wp:posOffset>
            </wp:positionV>
            <wp:extent cx="2613025" cy="2505710"/>
            <wp:effectExtent l="0" t="0" r="3175" b="0"/>
            <wp:wrapTight wrapText="bothSides">
              <wp:wrapPolygon edited="0">
                <wp:start x="0" y="0"/>
                <wp:lineTo x="0" y="21458"/>
                <wp:lineTo x="21521" y="21458"/>
                <wp:lineTo x="21521" y="0"/>
                <wp:lineTo x="0" y="0"/>
              </wp:wrapPolygon>
            </wp:wrapTight>
            <wp:docPr id="42" name="Imagem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13025" cy="25057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705344" behindDoc="1" locked="0" layoutInCell="1" allowOverlap="1" wp14:anchorId="5600DE0F" wp14:editId="529DF933">
            <wp:simplePos x="0" y="0"/>
            <wp:positionH relativeFrom="column">
              <wp:posOffset>2619375</wp:posOffset>
            </wp:positionH>
            <wp:positionV relativeFrom="paragraph">
              <wp:posOffset>478210</wp:posOffset>
            </wp:positionV>
            <wp:extent cx="2599690" cy="2505710"/>
            <wp:effectExtent l="0" t="0" r="3810" b="0"/>
            <wp:wrapTight wrapText="bothSides">
              <wp:wrapPolygon edited="0">
                <wp:start x="0" y="0"/>
                <wp:lineTo x="0" y="21458"/>
                <wp:lineTo x="21526" y="21458"/>
                <wp:lineTo x="21526" y="0"/>
                <wp:lineTo x="0" y="0"/>
              </wp:wrapPolygon>
            </wp:wrapTight>
            <wp:docPr id="43" name="Imagem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9690" cy="25057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4B2CA60" w14:textId="20B72396" w:rsidR="00526669" w:rsidRDefault="006F1C23">
      <w:pPr>
        <w:spacing w:after="200" w:line="276" w:lineRule="auto"/>
        <w:jc w:val="left"/>
      </w:pPr>
      <w:r>
        <w:rPr>
          <w:noProof/>
        </w:rPr>
        <w:drawing>
          <wp:anchor distT="0" distB="0" distL="114300" distR="114300" simplePos="0" relativeHeight="251727872" behindDoc="1" locked="0" layoutInCell="1" allowOverlap="1" wp14:anchorId="1AC6AD35" wp14:editId="75240DBD">
            <wp:simplePos x="0" y="0"/>
            <wp:positionH relativeFrom="margin">
              <wp:posOffset>401320</wp:posOffset>
            </wp:positionH>
            <wp:positionV relativeFrom="paragraph">
              <wp:posOffset>3537254</wp:posOffset>
            </wp:positionV>
            <wp:extent cx="4592320" cy="2397760"/>
            <wp:effectExtent l="0" t="0" r="5080" b="2540"/>
            <wp:wrapNone/>
            <wp:docPr id="8" name="Imagem 8" descr="Uma imagem com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m 8" descr="Uma imagem com texto&#10;&#10;Descrição gerada automaticamente"/>
                    <pic:cNvPicPr/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232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44255" behindDoc="0" locked="0" layoutInCell="1" allowOverlap="1" wp14:anchorId="7C631778" wp14:editId="5BFA77B0">
                <wp:simplePos x="0" y="0"/>
                <wp:positionH relativeFrom="column">
                  <wp:posOffset>395605</wp:posOffset>
                </wp:positionH>
                <wp:positionV relativeFrom="paragraph">
                  <wp:posOffset>3521738</wp:posOffset>
                </wp:positionV>
                <wp:extent cx="4624705" cy="2392680"/>
                <wp:effectExtent l="12700" t="12700" r="10795" b="7620"/>
                <wp:wrapNone/>
                <wp:docPr id="61" name="Retângulo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624705" cy="2392680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D3C9F10" id="Retângulo 61" o:spid="_x0000_s1026" style="position:absolute;margin-left:31.15pt;margin-top:277.3pt;width:364.15pt;height:188.4pt;z-index:25174425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" filled="f" strokecolor="#f79646 [3209]" strokeweight="2pt"/>
            </w:pict>
          </mc:Fallback>
        </mc:AlternateContent>
      </w:r>
    </w:p>
    <w:p w14:paraId="160A042D" w14:textId="7A54C283" w:rsidR="00C23954" w:rsidRDefault="00C23954">
      <w:pPr>
        <w:spacing w:after="200" w:line="276" w:lineRule="auto"/>
        <w:jc w:val="left"/>
        <w:rPr>
          <w:noProof/>
        </w:rPr>
      </w:pPr>
    </w:p>
    <w:p w14:paraId="41237908" w14:textId="0CDE0A47" w:rsidR="00C23954" w:rsidRDefault="00C23954">
      <w:pPr>
        <w:spacing w:after="200" w:line="276" w:lineRule="auto"/>
        <w:jc w:val="left"/>
        <w:rPr>
          <w:noProof/>
        </w:rPr>
      </w:pPr>
    </w:p>
    <w:p w14:paraId="3515BD0A" w14:textId="1102471E" w:rsidR="00526669" w:rsidRDefault="00526669">
      <w:pPr>
        <w:spacing w:after="200" w:line="276" w:lineRule="auto"/>
        <w:jc w:val="left"/>
      </w:pPr>
    </w:p>
    <w:p w14:paraId="4E9B8853" w14:textId="7B1DD848" w:rsidR="00526669" w:rsidRDefault="00526669">
      <w:pPr>
        <w:spacing w:after="200" w:line="276" w:lineRule="auto"/>
        <w:jc w:val="left"/>
      </w:pPr>
    </w:p>
    <w:p w14:paraId="0B530A8A" w14:textId="4BD11A6B" w:rsidR="000D45AD" w:rsidRDefault="000D45AD" w:rsidP="007C52CD">
      <w:pPr>
        <w:spacing w:after="200" w:line="276" w:lineRule="auto"/>
        <w:jc w:val="left"/>
      </w:pPr>
    </w:p>
    <w:p w14:paraId="693ECADA" w14:textId="77777777" w:rsidR="006F1C23" w:rsidRDefault="006F1C23" w:rsidP="006C0786">
      <w:pPr>
        <w:pStyle w:val="Ttulo1"/>
      </w:pPr>
    </w:p>
    <w:p w14:paraId="7219FB0A" w14:textId="4217AC7A" w:rsidR="006F1C23" w:rsidRDefault="006F1C23" w:rsidP="006C0786">
      <w:pPr>
        <w:pStyle w:val="Ttulo1"/>
      </w:pPr>
      <w:bookmarkStart w:id="40" w:name="_Toc125034705"/>
      <w:r>
        <w:rPr>
          <w:noProof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5E67908E" wp14:editId="0B0CD152">
                <wp:simplePos x="0" y="0"/>
                <wp:positionH relativeFrom="column">
                  <wp:posOffset>82522</wp:posOffset>
                </wp:positionH>
                <wp:positionV relativeFrom="paragraph">
                  <wp:posOffset>481634</wp:posOffset>
                </wp:positionV>
                <wp:extent cx="4134678" cy="635"/>
                <wp:effectExtent l="0" t="0" r="5715" b="0"/>
                <wp:wrapNone/>
                <wp:docPr id="56" name="Caixa de texto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34678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0C9A70E" w14:textId="52709DE4" w:rsidR="00561FC4" w:rsidRPr="008C248C" w:rsidRDefault="00561FC4" w:rsidP="00561FC4">
                            <w:pPr>
                              <w:pStyle w:val="Legenda"/>
                              <w:rPr>
                                <w:noProof/>
                                <w:sz w:val="24"/>
                              </w:rPr>
                            </w:pPr>
                            <w:bookmarkStart w:id="41" w:name="_Toc125032352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9</w:t>
                              </w:r>
                            </w:fldSimple>
                            <w:r>
                              <w:t>.: Exemplo da Criação de uma página Web através de um servidor Web.</w:t>
                            </w:r>
                            <w:bookmarkEnd w:id="4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E67908E" id="Caixa de texto 56" o:spid="_x0000_s1040" type="#_x0000_t202" style="position:absolute;left:0;text-align:left;margin-left:6.5pt;margin-top:37.9pt;width:325.55pt;height:.05pt;z-index:25172684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" stroked="f">
                <v:textbox style="mso-fit-shape-to-text:t" inset="0,0,0,0">
                  <w:txbxContent>
                    <w:p w14:paraId="50C9A70E" w14:textId="52709DE4" w:rsidR="00561FC4" w:rsidRPr="008C248C" w:rsidRDefault="00561FC4" w:rsidP="00561FC4">
                      <w:pPr>
                        <w:pStyle w:val="Legenda"/>
                        <w:rPr>
                          <w:noProof/>
                          <w:sz w:val="24"/>
                        </w:rPr>
                      </w:pPr>
                      <w:bookmarkStart w:id="42" w:name="_Toc125032352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9</w:t>
                        </w:r>
                      </w:fldSimple>
                      <w:r>
                        <w:t>.: Exemplo da Criação de uma página Web através de um servidor Web.</w:t>
                      </w:r>
                      <w:bookmarkEnd w:id="42"/>
                    </w:p>
                  </w:txbxContent>
                </v:textbox>
              </v:shape>
            </w:pict>
          </mc:Fallback>
        </mc:AlternateContent>
      </w:r>
      <w:bookmarkEnd w:id="40"/>
    </w:p>
    <w:p w14:paraId="6394C26E" w14:textId="5E26679D" w:rsidR="006F1C23" w:rsidRDefault="00B7236A" w:rsidP="006F1C23">
      <w:pPr>
        <w:pStyle w:val="Ttulo1"/>
      </w:pPr>
      <w:bookmarkStart w:id="43" w:name="_Toc125034706"/>
      <w:r>
        <w:lastRenderedPageBreak/>
        <w:t>Riscos e Desafios de Segurança</w:t>
      </w:r>
      <w:bookmarkEnd w:id="43"/>
    </w:p>
    <w:p w14:paraId="0ED14FF0" w14:textId="033000A1" w:rsidR="00A03651" w:rsidRDefault="00045B78" w:rsidP="008A5993">
      <w:pPr>
        <w:pStyle w:val="Ttulo2"/>
        <w:spacing w:line="360" w:lineRule="auto"/>
      </w:pPr>
      <w:bookmarkStart w:id="44" w:name="_Toc125034707"/>
      <w:r>
        <w:t>P</w:t>
      </w:r>
      <w:r w:rsidR="00FD0755">
        <w:t>h</w:t>
      </w:r>
      <w:r>
        <w:t>ishing</w:t>
      </w:r>
      <w:bookmarkEnd w:id="44"/>
    </w:p>
    <w:tbl>
      <w:tblPr>
        <w:tblStyle w:val="TabelacomGrelha"/>
        <w:tblW w:w="0" w:type="auto"/>
        <w:tblLook w:val="04A0" w:firstRow="1" w:lastRow="0" w:firstColumn="1" w:lastColumn="0" w:noHBand="0" w:noVBand="1"/>
      </w:tblPr>
      <w:tblGrid>
        <w:gridCol w:w="4262"/>
        <w:gridCol w:w="4232"/>
      </w:tblGrid>
      <w:tr w:rsidR="00771F3B" w14:paraId="60079261" w14:textId="77777777" w:rsidTr="004A5644">
        <w:tc>
          <w:tcPr>
            <w:tcW w:w="4262" w:type="dxa"/>
            <w:shd w:val="clear" w:color="auto" w:fill="C4BC96" w:themeFill="background2" w:themeFillShade="BF"/>
            <w:vAlign w:val="center"/>
          </w:tcPr>
          <w:p w14:paraId="0EF45A38" w14:textId="2580C41B" w:rsidR="00771F3B" w:rsidRPr="00D378CE" w:rsidRDefault="00771F3B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>
              <w:rPr>
                <w:b/>
                <w:color w:val="000000" w:themeColor="text1"/>
              </w:rPr>
              <w:t>Identificador</w:t>
            </w:r>
          </w:p>
        </w:tc>
        <w:tc>
          <w:tcPr>
            <w:tcW w:w="4232" w:type="dxa"/>
            <w:shd w:val="clear" w:color="auto" w:fill="EEECE1" w:themeFill="background2"/>
          </w:tcPr>
          <w:p w14:paraId="4F35DA61" w14:textId="57D8538C" w:rsidR="00771F3B" w:rsidRDefault="00771F3B" w:rsidP="00FD0755">
            <w:pPr>
              <w:spacing w:line="360" w:lineRule="auto"/>
              <w:ind w:firstLine="309"/>
              <w:jc w:val="left"/>
            </w:pPr>
            <w:r w:rsidRPr="00371974">
              <w:rPr>
                <w:i/>
                <w:iCs/>
              </w:rPr>
              <w:t>Phishing</w:t>
            </w:r>
          </w:p>
        </w:tc>
      </w:tr>
      <w:tr w:rsidR="003C3AC3" w14:paraId="4A2CB182" w14:textId="77777777" w:rsidTr="004A5644">
        <w:tc>
          <w:tcPr>
            <w:tcW w:w="4262" w:type="dxa"/>
            <w:shd w:val="clear" w:color="auto" w:fill="C0504D" w:themeFill="accent2"/>
            <w:vAlign w:val="center"/>
          </w:tcPr>
          <w:p w14:paraId="1D877698" w14:textId="77777777" w:rsidR="003C3AC3" w:rsidRPr="00D378CE" w:rsidRDefault="003C3AC3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 w:rsidRPr="00D378CE">
              <w:rPr>
                <w:b/>
                <w:color w:val="000000" w:themeColor="text1"/>
              </w:rPr>
              <w:t>Descrição do Risco</w:t>
            </w:r>
          </w:p>
        </w:tc>
        <w:tc>
          <w:tcPr>
            <w:tcW w:w="4232" w:type="dxa"/>
            <w:shd w:val="clear" w:color="auto" w:fill="F2DBDB" w:themeFill="accent2" w:themeFillTint="33"/>
          </w:tcPr>
          <w:p w14:paraId="0F123FF7" w14:textId="36D7DBF1" w:rsidR="003C3AC3" w:rsidRDefault="003C3AC3" w:rsidP="00FD0755">
            <w:pPr>
              <w:spacing w:line="360" w:lineRule="auto"/>
              <w:ind w:firstLine="309"/>
              <w:jc w:val="left"/>
            </w:pPr>
            <w:r w:rsidRPr="00F350CF">
              <w:t xml:space="preserve">Phishing é uma técnica na qual o </w:t>
            </w:r>
            <w:r>
              <w:t>hacker</w:t>
            </w:r>
            <w:r w:rsidRPr="00F350CF">
              <w:t xml:space="preserve"> usa falsos sorteios e eventos, por exemplo, para extrair dados pessoais e/ou confidenciais da vítima.</w:t>
            </w:r>
          </w:p>
        </w:tc>
      </w:tr>
      <w:tr w:rsidR="003C3AC3" w14:paraId="0326EBFA" w14:textId="77777777" w:rsidTr="004A5644">
        <w:tc>
          <w:tcPr>
            <w:tcW w:w="4262" w:type="dxa"/>
            <w:shd w:val="clear" w:color="auto" w:fill="9BBB59" w:themeFill="accent3"/>
            <w:vAlign w:val="center"/>
          </w:tcPr>
          <w:p w14:paraId="2FA2ACB5" w14:textId="77777777" w:rsidR="003C3AC3" w:rsidRPr="00B7236A" w:rsidRDefault="003C3AC3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Medidas definidas pelo RGPD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074F2ABB" w14:textId="121D8C03" w:rsidR="003C3AC3" w:rsidRDefault="003C3AC3" w:rsidP="00FD0755">
            <w:pPr>
              <w:spacing w:line="360" w:lineRule="auto"/>
              <w:ind w:firstLine="309"/>
              <w:jc w:val="left"/>
            </w:pPr>
            <w:r w:rsidRPr="00F350CF">
              <w:t xml:space="preserve">A empresa deve contactar as autoridades </w:t>
            </w:r>
            <w:r>
              <w:t>no</w:t>
            </w:r>
            <w:r w:rsidRPr="00F350CF">
              <w:t xml:space="preserve"> prazo limite de 3 dias. Podem ser aplicadas coimas, dependendo da gravidade da situação.</w:t>
            </w:r>
          </w:p>
        </w:tc>
      </w:tr>
      <w:tr w:rsidR="003C3AC3" w14:paraId="3D7A5581" w14:textId="77777777" w:rsidTr="004A5644">
        <w:trPr>
          <w:trHeight w:val="885"/>
        </w:trPr>
        <w:tc>
          <w:tcPr>
            <w:tcW w:w="4262" w:type="dxa"/>
            <w:shd w:val="clear" w:color="auto" w:fill="0070C0"/>
            <w:vAlign w:val="center"/>
          </w:tcPr>
          <w:p w14:paraId="257E93AB" w14:textId="7FF208A6" w:rsidR="003C3AC3" w:rsidRDefault="003C3AC3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Resolução do risco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03F3DD38" w14:textId="1291124E" w:rsidR="003C3AC3" w:rsidRDefault="003C3AC3" w:rsidP="00FD0755">
            <w:pPr>
              <w:spacing w:line="360" w:lineRule="auto"/>
              <w:ind w:firstLine="309"/>
              <w:jc w:val="left"/>
            </w:pPr>
            <w:r>
              <w:t>As melhores práticas para</w:t>
            </w:r>
            <w:r w:rsidRPr="006E1077">
              <w:t xml:space="preserve"> pr</w:t>
            </w:r>
            <w:r>
              <w:t>oteger a empresa de um ataque de phishing é utilizar</w:t>
            </w:r>
            <w:r w:rsidRPr="006E1077">
              <w:t xml:space="preserve"> software antivírus</w:t>
            </w:r>
            <w:r>
              <w:t xml:space="preserve"> e f</w:t>
            </w:r>
            <w:r w:rsidRPr="006E1077">
              <w:t>iltro</w:t>
            </w:r>
            <w:r>
              <w:t>s</w:t>
            </w:r>
            <w:r w:rsidRPr="006E1077">
              <w:t xml:space="preserve"> an</w:t>
            </w:r>
            <w:r>
              <w:t>ti-phishing nos servidores de e</w:t>
            </w:r>
            <w:r w:rsidRPr="006E1077">
              <w:t>mail</w:t>
            </w:r>
            <w:r>
              <w:t>.</w:t>
            </w:r>
          </w:p>
        </w:tc>
      </w:tr>
    </w:tbl>
    <w:p w14:paraId="07379776" w14:textId="1D247B71" w:rsidR="00181474" w:rsidRDefault="001141BD" w:rsidP="008A5993">
      <w:pPr>
        <w:pStyle w:val="Ttulo2"/>
        <w:spacing w:line="360" w:lineRule="auto"/>
      </w:pPr>
      <w:bookmarkStart w:id="45" w:name="_Toc125034708"/>
      <w:r>
        <w:t>Ransomware</w:t>
      </w:r>
      <w:bookmarkEnd w:id="45"/>
    </w:p>
    <w:tbl>
      <w:tblPr>
        <w:tblStyle w:val="TabelacomGrelha"/>
        <w:tblW w:w="8494" w:type="dxa"/>
        <w:tblLook w:val="04A0" w:firstRow="1" w:lastRow="0" w:firstColumn="1" w:lastColumn="0" w:noHBand="0" w:noVBand="1"/>
      </w:tblPr>
      <w:tblGrid>
        <w:gridCol w:w="4262"/>
        <w:gridCol w:w="4232"/>
      </w:tblGrid>
      <w:tr w:rsidR="00976F83" w14:paraId="0A329AE5" w14:textId="77777777" w:rsidTr="004A5644">
        <w:tc>
          <w:tcPr>
            <w:tcW w:w="4262" w:type="dxa"/>
            <w:shd w:val="clear" w:color="auto" w:fill="C4BC96" w:themeFill="background2" w:themeFillShade="BF"/>
            <w:vAlign w:val="center"/>
          </w:tcPr>
          <w:p w14:paraId="06D56D2B" w14:textId="77777777" w:rsidR="00976F83" w:rsidRPr="00D378CE" w:rsidRDefault="00976F83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>
              <w:rPr>
                <w:b/>
                <w:color w:val="000000" w:themeColor="text1"/>
              </w:rPr>
              <w:t>Identificador</w:t>
            </w:r>
          </w:p>
        </w:tc>
        <w:tc>
          <w:tcPr>
            <w:tcW w:w="4232" w:type="dxa"/>
            <w:shd w:val="clear" w:color="auto" w:fill="EEECE1" w:themeFill="background2"/>
          </w:tcPr>
          <w:p w14:paraId="5A0C1464" w14:textId="55014382" w:rsidR="00976F83" w:rsidRDefault="00976F83" w:rsidP="0013152F">
            <w:pPr>
              <w:spacing w:line="360" w:lineRule="auto"/>
              <w:ind w:firstLine="309"/>
            </w:pPr>
            <w:r w:rsidRPr="00B45BAD">
              <w:t>Ransomware</w:t>
            </w:r>
          </w:p>
        </w:tc>
      </w:tr>
      <w:tr w:rsidR="00976F83" w14:paraId="6BB0DEEA" w14:textId="77777777" w:rsidTr="004A5644">
        <w:tc>
          <w:tcPr>
            <w:tcW w:w="4262" w:type="dxa"/>
            <w:shd w:val="clear" w:color="auto" w:fill="C0504D" w:themeFill="accent2"/>
            <w:vAlign w:val="center"/>
          </w:tcPr>
          <w:p w14:paraId="526D0700" w14:textId="77777777" w:rsidR="00976F83" w:rsidRPr="00D378CE" w:rsidRDefault="00976F83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 w:rsidRPr="00D378CE">
              <w:rPr>
                <w:b/>
                <w:color w:val="000000" w:themeColor="text1"/>
              </w:rPr>
              <w:t>Descrição do Risco</w:t>
            </w:r>
          </w:p>
        </w:tc>
        <w:tc>
          <w:tcPr>
            <w:tcW w:w="4232" w:type="dxa"/>
            <w:shd w:val="clear" w:color="auto" w:fill="F2DBDB" w:themeFill="accent2" w:themeFillTint="33"/>
          </w:tcPr>
          <w:p w14:paraId="1F5A2F96" w14:textId="595A58C0" w:rsidR="00976F83" w:rsidRDefault="00976F83" w:rsidP="0013152F">
            <w:pPr>
              <w:spacing w:line="360" w:lineRule="auto"/>
              <w:ind w:firstLine="309"/>
            </w:pPr>
            <w:r w:rsidRPr="00300AF5">
              <w:t xml:space="preserve">O ransomware consiste em um tipo de vírus que impede o acesso do </w:t>
            </w:r>
            <w:r>
              <w:t>utilizador</w:t>
            </w:r>
            <w:r w:rsidRPr="00300AF5">
              <w:t xml:space="preserve"> a sistemas e </w:t>
            </w:r>
            <w:r>
              <w:t>ficheiros</w:t>
            </w:r>
            <w:r w:rsidRPr="00300AF5">
              <w:t>, exigindo paga</w:t>
            </w:r>
            <w:r>
              <w:t xml:space="preserve">mento para devolvê-los ou </w:t>
            </w:r>
            <w:r w:rsidR="0013152F">
              <w:t>libertá-los</w:t>
            </w:r>
            <w:r w:rsidRPr="00300AF5">
              <w:t xml:space="preserve">. </w:t>
            </w:r>
          </w:p>
        </w:tc>
      </w:tr>
      <w:tr w:rsidR="00976F83" w14:paraId="1F4D4D68" w14:textId="77777777" w:rsidTr="004A5644">
        <w:tc>
          <w:tcPr>
            <w:tcW w:w="4262" w:type="dxa"/>
            <w:shd w:val="clear" w:color="auto" w:fill="9BBB59" w:themeFill="accent3"/>
            <w:vAlign w:val="center"/>
          </w:tcPr>
          <w:p w14:paraId="7B64B09D" w14:textId="77777777" w:rsidR="00976F83" w:rsidRPr="00B7236A" w:rsidRDefault="00976F83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Medidas definidas pelo RGPD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44E05A79" w14:textId="389C40C6" w:rsidR="00976F83" w:rsidRDefault="00976F83" w:rsidP="0013152F">
            <w:pPr>
              <w:spacing w:line="360" w:lineRule="auto"/>
              <w:ind w:firstLine="309"/>
            </w:pPr>
            <w:r w:rsidRPr="00300AF5">
              <w:t xml:space="preserve">A empresa deve contactar as autoridades </w:t>
            </w:r>
            <w:r>
              <w:t xml:space="preserve">no </w:t>
            </w:r>
            <w:r w:rsidRPr="00300AF5">
              <w:t>prazo limite de 3 dias.</w:t>
            </w:r>
            <w:r>
              <w:t xml:space="preserve"> Podem ser aplicadas coimas, dependendo da gravidade da situação.</w:t>
            </w:r>
          </w:p>
        </w:tc>
      </w:tr>
      <w:tr w:rsidR="00976F83" w14:paraId="44D470BD" w14:textId="77777777" w:rsidTr="004A5644">
        <w:trPr>
          <w:trHeight w:val="885"/>
        </w:trPr>
        <w:tc>
          <w:tcPr>
            <w:tcW w:w="4262" w:type="dxa"/>
            <w:shd w:val="clear" w:color="auto" w:fill="0070C0"/>
            <w:vAlign w:val="center"/>
          </w:tcPr>
          <w:p w14:paraId="739F61CD" w14:textId="77777777" w:rsidR="00976F83" w:rsidRDefault="00976F83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Resolução do risco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57DC3738" w14:textId="10B70BB0" w:rsidR="00976F83" w:rsidRDefault="00976F83" w:rsidP="0013152F">
            <w:pPr>
              <w:spacing w:line="360" w:lineRule="auto"/>
              <w:ind w:firstLine="309"/>
            </w:pPr>
            <w:r w:rsidRPr="00300AF5">
              <w:t>A proteção contra es</w:t>
            </w:r>
            <w:r>
              <w:t>ta</w:t>
            </w:r>
            <w:r w:rsidRPr="00300AF5">
              <w:t xml:space="preserve"> ameaça requer a atualização </w:t>
            </w:r>
            <w:r>
              <w:t>dos nossos</w:t>
            </w:r>
            <w:r w:rsidRPr="00300AF5">
              <w:t xml:space="preserve"> softwares, instalação de antivírus e demais sistemas de segurança eficazes, que bloqueiam as tentativas de invasão.</w:t>
            </w:r>
          </w:p>
        </w:tc>
      </w:tr>
    </w:tbl>
    <w:p w14:paraId="3FFE6A49" w14:textId="77777777" w:rsidR="008A5993" w:rsidRDefault="008A5993" w:rsidP="008A5993">
      <w:pPr>
        <w:pStyle w:val="Ttulo2"/>
        <w:spacing w:line="360" w:lineRule="auto"/>
      </w:pPr>
    </w:p>
    <w:p w14:paraId="005592FC" w14:textId="197887CC" w:rsidR="001141BD" w:rsidRDefault="00976F83" w:rsidP="008A5993">
      <w:pPr>
        <w:pStyle w:val="Ttulo2"/>
        <w:spacing w:line="360" w:lineRule="auto"/>
      </w:pPr>
      <w:bookmarkStart w:id="46" w:name="_Toc125034709"/>
      <w:r>
        <w:lastRenderedPageBreak/>
        <w:t>Armazenamento inseguro de dados</w:t>
      </w:r>
      <w:bookmarkEnd w:id="46"/>
    </w:p>
    <w:tbl>
      <w:tblPr>
        <w:tblStyle w:val="TabelacomGrelha"/>
        <w:tblW w:w="8494" w:type="dxa"/>
        <w:tblLook w:val="04A0" w:firstRow="1" w:lastRow="0" w:firstColumn="1" w:lastColumn="0" w:noHBand="0" w:noVBand="1"/>
      </w:tblPr>
      <w:tblGrid>
        <w:gridCol w:w="4262"/>
        <w:gridCol w:w="4232"/>
      </w:tblGrid>
      <w:tr w:rsidR="009E000A" w14:paraId="2F8C1275" w14:textId="77777777" w:rsidTr="004A5644">
        <w:tc>
          <w:tcPr>
            <w:tcW w:w="4262" w:type="dxa"/>
            <w:shd w:val="clear" w:color="auto" w:fill="C4BC96" w:themeFill="background2" w:themeFillShade="BF"/>
            <w:vAlign w:val="center"/>
          </w:tcPr>
          <w:p w14:paraId="6DF46CDD" w14:textId="77777777" w:rsidR="009E000A" w:rsidRPr="00D378CE" w:rsidRDefault="009E000A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>
              <w:rPr>
                <w:b/>
                <w:color w:val="000000" w:themeColor="text1"/>
              </w:rPr>
              <w:t>Identificador</w:t>
            </w:r>
          </w:p>
        </w:tc>
        <w:tc>
          <w:tcPr>
            <w:tcW w:w="4232" w:type="dxa"/>
            <w:shd w:val="clear" w:color="auto" w:fill="EEECE1" w:themeFill="background2"/>
          </w:tcPr>
          <w:p w14:paraId="180DA271" w14:textId="7C252860" w:rsidR="009E000A" w:rsidRDefault="009E000A" w:rsidP="0009339C">
            <w:pPr>
              <w:spacing w:line="360" w:lineRule="auto"/>
              <w:ind w:firstLine="309"/>
            </w:pPr>
            <w:r w:rsidRPr="00B45BAD">
              <w:t>Armazenamento inseguro de dados</w:t>
            </w:r>
          </w:p>
        </w:tc>
      </w:tr>
      <w:tr w:rsidR="009E000A" w14:paraId="27CA5F65" w14:textId="77777777" w:rsidTr="004A5644">
        <w:tc>
          <w:tcPr>
            <w:tcW w:w="4262" w:type="dxa"/>
            <w:shd w:val="clear" w:color="auto" w:fill="C0504D" w:themeFill="accent2"/>
            <w:vAlign w:val="center"/>
          </w:tcPr>
          <w:p w14:paraId="2BACF137" w14:textId="77777777" w:rsidR="009E000A" w:rsidRPr="00D378CE" w:rsidRDefault="009E000A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 w:rsidRPr="00D378CE">
              <w:rPr>
                <w:b/>
                <w:color w:val="000000" w:themeColor="text1"/>
              </w:rPr>
              <w:t>Descrição do Risco</w:t>
            </w:r>
          </w:p>
        </w:tc>
        <w:tc>
          <w:tcPr>
            <w:tcW w:w="4232" w:type="dxa"/>
            <w:shd w:val="clear" w:color="auto" w:fill="F2DBDB" w:themeFill="accent2" w:themeFillTint="33"/>
          </w:tcPr>
          <w:p w14:paraId="6D64BE91" w14:textId="5EB2761B" w:rsidR="009E000A" w:rsidRDefault="009E000A" w:rsidP="0009339C">
            <w:pPr>
              <w:spacing w:line="360" w:lineRule="auto"/>
              <w:ind w:firstLine="309"/>
            </w:pPr>
            <w:r>
              <w:t xml:space="preserve">Problemas com armazenamento devido </w:t>
            </w:r>
            <w:r w:rsidR="0009339C">
              <w:t xml:space="preserve">à </w:t>
            </w:r>
            <w:r>
              <w:t>fraca política de instruções dadas aos funcionários e colaboradores sobre como e onde os dados devem ser guardados.</w:t>
            </w:r>
          </w:p>
        </w:tc>
      </w:tr>
      <w:tr w:rsidR="009E000A" w14:paraId="5573737E" w14:textId="77777777" w:rsidTr="004A5644">
        <w:tc>
          <w:tcPr>
            <w:tcW w:w="4262" w:type="dxa"/>
            <w:shd w:val="clear" w:color="auto" w:fill="9BBB59" w:themeFill="accent3"/>
            <w:vAlign w:val="center"/>
          </w:tcPr>
          <w:p w14:paraId="19BA66E2" w14:textId="77777777" w:rsidR="009E000A" w:rsidRPr="00B7236A" w:rsidRDefault="009E000A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Medidas definidas pelo RGPD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79E55BB8" w14:textId="103EA52C" w:rsidR="009E000A" w:rsidRDefault="009E000A" w:rsidP="0009339C">
            <w:pPr>
              <w:spacing w:line="360" w:lineRule="auto"/>
              <w:ind w:firstLine="309"/>
            </w:pPr>
            <w:r>
              <w:t>Elaborar</w:t>
            </w:r>
            <w:r w:rsidRPr="00E8308E">
              <w:t xml:space="preserve"> uma política que seja condizente com a</w:t>
            </w:r>
            <w:r>
              <w:t>s necessidades e expectativas da</w:t>
            </w:r>
            <w:r w:rsidRPr="00E8308E">
              <w:t xml:space="preserve"> </w:t>
            </w:r>
            <w:r>
              <w:t>empresa</w:t>
            </w:r>
            <w:r w:rsidRPr="00E8308E">
              <w:t>, e o mais importante, te</w:t>
            </w:r>
            <w:r>
              <w:t>r a</w:t>
            </w:r>
            <w:r w:rsidRPr="00E8308E">
              <w:t xml:space="preserve"> certeza que os colaboradores vão compreender e colocar as normas estabelecidas em prática.</w:t>
            </w:r>
          </w:p>
        </w:tc>
      </w:tr>
      <w:tr w:rsidR="009E000A" w14:paraId="2709BFAC" w14:textId="77777777" w:rsidTr="004A5644">
        <w:trPr>
          <w:trHeight w:val="885"/>
        </w:trPr>
        <w:tc>
          <w:tcPr>
            <w:tcW w:w="4262" w:type="dxa"/>
            <w:shd w:val="clear" w:color="auto" w:fill="0070C0"/>
            <w:vAlign w:val="center"/>
          </w:tcPr>
          <w:p w14:paraId="49227CC5" w14:textId="77777777" w:rsidR="009E000A" w:rsidRDefault="009E000A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Resolução do risco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09DC725D" w14:textId="4E534FF1" w:rsidR="009E000A" w:rsidRDefault="009E000A" w:rsidP="0009339C">
            <w:pPr>
              <w:spacing w:line="360" w:lineRule="auto"/>
              <w:ind w:firstLine="309"/>
            </w:pPr>
            <w:r>
              <w:t>Usar bons métodos de segurança, eliminar</w:t>
            </w:r>
            <w:r w:rsidRPr="00E8308E">
              <w:t xml:space="preserve"> os dados que não podem ser protegidos</w:t>
            </w:r>
            <w:r>
              <w:t xml:space="preserve"> e m</w:t>
            </w:r>
            <w:r w:rsidRPr="00E8308E">
              <w:t>ante</w:t>
            </w:r>
            <w:r>
              <w:t>r</w:t>
            </w:r>
            <w:r w:rsidRPr="00E8308E">
              <w:t xml:space="preserve"> </w:t>
            </w:r>
            <w:r>
              <w:t>os</w:t>
            </w:r>
            <w:r w:rsidRPr="00E8308E">
              <w:t xml:space="preserve"> sistemas </w:t>
            </w:r>
            <w:r>
              <w:t>operativos</w:t>
            </w:r>
            <w:r w:rsidRPr="00E8308E">
              <w:t xml:space="preserve"> atualizados</w:t>
            </w:r>
            <w:r>
              <w:t>.</w:t>
            </w:r>
          </w:p>
        </w:tc>
      </w:tr>
    </w:tbl>
    <w:p w14:paraId="0C0BCF38" w14:textId="77777777" w:rsidR="008A5993" w:rsidRPr="008A5993" w:rsidRDefault="008A5993" w:rsidP="008A5993"/>
    <w:p w14:paraId="3C0B00DA" w14:textId="2DAAFE55" w:rsidR="001141BD" w:rsidRDefault="0069458C" w:rsidP="008A5993">
      <w:pPr>
        <w:pStyle w:val="Ttulo2"/>
        <w:spacing w:line="360" w:lineRule="auto"/>
      </w:pPr>
      <w:bookmarkStart w:id="47" w:name="_Toc125034710"/>
      <w:r>
        <w:t>Uso indevido de Dados pessoais</w:t>
      </w:r>
      <w:bookmarkEnd w:id="47"/>
    </w:p>
    <w:tbl>
      <w:tblPr>
        <w:tblStyle w:val="TabelacomGrelha"/>
        <w:tblW w:w="0" w:type="auto"/>
        <w:tblLook w:val="04A0" w:firstRow="1" w:lastRow="0" w:firstColumn="1" w:lastColumn="0" w:noHBand="0" w:noVBand="1"/>
      </w:tblPr>
      <w:tblGrid>
        <w:gridCol w:w="4253"/>
        <w:gridCol w:w="4241"/>
      </w:tblGrid>
      <w:tr w:rsidR="001141BD" w14:paraId="518FCD87" w14:textId="77777777" w:rsidTr="004A5644">
        <w:tc>
          <w:tcPr>
            <w:tcW w:w="4253" w:type="dxa"/>
            <w:shd w:val="clear" w:color="auto" w:fill="C4BC96" w:themeFill="background2" w:themeFillShade="BF"/>
            <w:vAlign w:val="center"/>
          </w:tcPr>
          <w:p w14:paraId="0D2C7D18" w14:textId="77777777" w:rsidR="001141BD" w:rsidRPr="00D378CE" w:rsidRDefault="001141BD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>
              <w:rPr>
                <w:b/>
                <w:color w:val="000000" w:themeColor="text1"/>
              </w:rPr>
              <w:t>Identificador</w:t>
            </w:r>
          </w:p>
        </w:tc>
        <w:tc>
          <w:tcPr>
            <w:tcW w:w="4241" w:type="dxa"/>
            <w:shd w:val="clear" w:color="auto" w:fill="EEECE1" w:themeFill="background2"/>
          </w:tcPr>
          <w:p w14:paraId="3F2024F4" w14:textId="77777777" w:rsidR="0069458C" w:rsidRDefault="0069458C" w:rsidP="00005E86">
            <w:pPr>
              <w:spacing w:line="360" w:lineRule="auto"/>
              <w:ind w:firstLine="308"/>
            </w:pPr>
            <w:r>
              <w:t>Uso indevido de Dados pessoais</w:t>
            </w:r>
          </w:p>
          <w:p w14:paraId="7EC7C9A5" w14:textId="77777777" w:rsidR="001141BD" w:rsidRDefault="001141BD" w:rsidP="00005E86">
            <w:pPr>
              <w:spacing w:line="360" w:lineRule="auto"/>
              <w:ind w:firstLine="308"/>
            </w:pPr>
          </w:p>
        </w:tc>
      </w:tr>
      <w:tr w:rsidR="001132EA" w14:paraId="505A237F" w14:textId="77777777" w:rsidTr="004A5644">
        <w:tc>
          <w:tcPr>
            <w:tcW w:w="4253" w:type="dxa"/>
            <w:shd w:val="clear" w:color="auto" w:fill="C0504D" w:themeFill="accent2"/>
            <w:vAlign w:val="center"/>
          </w:tcPr>
          <w:p w14:paraId="14CCA75C" w14:textId="77777777" w:rsidR="001132EA" w:rsidRPr="00D378CE" w:rsidRDefault="001132EA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 w:rsidRPr="00D378CE">
              <w:rPr>
                <w:b/>
                <w:color w:val="000000" w:themeColor="text1"/>
              </w:rPr>
              <w:t>Descrição do Risco</w:t>
            </w:r>
          </w:p>
        </w:tc>
        <w:tc>
          <w:tcPr>
            <w:tcW w:w="4241" w:type="dxa"/>
            <w:shd w:val="clear" w:color="auto" w:fill="F2DBDB" w:themeFill="accent2" w:themeFillTint="33"/>
          </w:tcPr>
          <w:p w14:paraId="65BE657E" w14:textId="77777777" w:rsidR="001132EA" w:rsidRDefault="001132EA" w:rsidP="00005E86">
            <w:pPr>
              <w:spacing w:line="360" w:lineRule="auto"/>
              <w:ind w:firstLine="308"/>
            </w:pPr>
            <w:r>
              <w:t>O mau uso dos dados pode resultar no vazamento de informações pessoais, a não oferta ao titular da opção de parar de receber contactos indesejados com ofertas de produtos no e-mail pessoal.</w:t>
            </w:r>
          </w:p>
          <w:p w14:paraId="13481BAB" w14:textId="77777777" w:rsidR="001132EA" w:rsidRDefault="001132EA" w:rsidP="00005E86">
            <w:pPr>
              <w:spacing w:line="360" w:lineRule="auto"/>
              <w:ind w:firstLine="308"/>
            </w:pPr>
          </w:p>
        </w:tc>
      </w:tr>
      <w:tr w:rsidR="001132EA" w14:paraId="33FF7B87" w14:textId="77777777" w:rsidTr="004A5644">
        <w:tc>
          <w:tcPr>
            <w:tcW w:w="4253" w:type="dxa"/>
            <w:shd w:val="clear" w:color="auto" w:fill="9BBB59" w:themeFill="accent3"/>
            <w:vAlign w:val="center"/>
          </w:tcPr>
          <w:p w14:paraId="2D1097B4" w14:textId="77777777" w:rsidR="001132EA" w:rsidRPr="00B7236A" w:rsidRDefault="001132EA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Medidas definidas pelo RGPD</w:t>
            </w:r>
          </w:p>
        </w:tc>
        <w:tc>
          <w:tcPr>
            <w:tcW w:w="4241" w:type="dxa"/>
            <w:shd w:val="clear" w:color="auto" w:fill="EAF1DD" w:themeFill="accent3" w:themeFillTint="33"/>
          </w:tcPr>
          <w:p w14:paraId="45003509" w14:textId="5448723B" w:rsidR="001132EA" w:rsidRDefault="001132EA" w:rsidP="00005E86">
            <w:pPr>
              <w:spacing w:line="360" w:lineRule="auto"/>
              <w:ind w:firstLine="308"/>
            </w:pPr>
            <w:r>
              <w:t>D</w:t>
            </w:r>
            <w:r w:rsidRPr="009C1AA1">
              <w:t>ireito a</w:t>
            </w:r>
            <w:r>
              <w:t xml:space="preserve"> uma</w:t>
            </w:r>
            <w:r w:rsidRPr="009C1AA1">
              <w:t xml:space="preserve"> indemnização</w:t>
            </w:r>
            <w:r>
              <w:t xml:space="preserve"> </w:t>
            </w:r>
            <w:r w:rsidRPr="009C1AA1">
              <w:t>caso a empresa ou entidade não tenha respeitado as leis da proteção de dados e, na sequência disso, o cidadão tenha sofrido prejuízos materiais ou de outro tipo, nomeadamente, danos de reputação.</w:t>
            </w:r>
          </w:p>
        </w:tc>
      </w:tr>
      <w:tr w:rsidR="001132EA" w14:paraId="36776439" w14:textId="77777777" w:rsidTr="004A5644">
        <w:trPr>
          <w:trHeight w:val="885"/>
        </w:trPr>
        <w:tc>
          <w:tcPr>
            <w:tcW w:w="4253" w:type="dxa"/>
            <w:shd w:val="clear" w:color="auto" w:fill="0070C0"/>
            <w:vAlign w:val="center"/>
          </w:tcPr>
          <w:p w14:paraId="6B32BB0A" w14:textId="77777777" w:rsidR="001132EA" w:rsidRDefault="001132EA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lastRenderedPageBreak/>
              <w:t>Resolução do risco</w:t>
            </w:r>
          </w:p>
        </w:tc>
        <w:tc>
          <w:tcPr>
            <w:tcW w:w="4241" w:type="dxa"/>
            <w:shd w:val="clear" w:color="auto" w:fill="EAF1DD" w:themeFill="accent3" w:themeFillTint="33"/>
          </w:tcPr>
          <w:p w14:paraId="143E5609" w14:textId="7A532B01" w:rsidR="001132EA" w:rsidRDefault="001132EA" w:rsidP="004A5644">
            <w:pPr>
              <w:spacing w:line="360" w:lineRule="auto"/>
              <w:ind w:firstLine="308"/>
            </w:pPr>
            <w:r w:rsidRPr="007C2F27">
              <w:t>Informar os clientes s</w:t>
            </w:r>
            <w:r>
              <w:t>obre o incidente e</w:t>
            </w:r>
            <w:r w:rsidRPr="00624980">
              <w:t xml:space="preserve"> notificar a APD.</w:t>
            </w:r>
          </w:p>
        </w:tc>
      </w:tr>
    </w:tbl>
    <w:p w14:paraId="1D4CA717" w14:textId="77777777" w:rsidR="001141BD" w:rsidRDefault="001141BD" w:rsidP="008A5993">
      <w:pPr>
        <w:spacing w:line="360" w:lineRule="auto"/>
      </w:pPr>
    </w:p>
    <w:p w14:paraId="518A6990" w14:textId="44659942" w:rsidR="001141BD" w:rsidRDefault="00311DD8" w:rsidP="008A5993">
      <w:pPr>
        <w:pStyle w:val="Ttulo2"/>
        <w:spacing w:line="360" w:lineRule="auto"/>
      </w:pPr>
      <w:bookmarkStart w:id="48" w:name="_Toc125034711"/>
      <w:r>
        <w:t>Acesso não autorizado a dados</w:t>
      </w:r>
      <w:bookmarkEnd w:id="48"/>
    </w:p>
    <w:tbl>
      <w:tblPr>
        <w:tblStyle w:val="TabelacomGrelha"/>
        <w:tblW w:w="8494" w:type="dxa"/>
        <w:tblLook w:val="04A0" w:firstRow="1" w:lastRow="0" w:firstColumn="1" w:lastColumn="0" w:noHBand="0" w:noVBand="1"/>
      </w:tblPr>
      <w:tblGrid>
        <w:gridCol w:w="4262"/>
        <w:gridCol w:w="4232"/>
      </w:tblGrid>
      <w:tr w:rsidR="00346D80" w14:paraId="1A98CDB4" w14:textId="77777777" w:rsidTr="004A5644">
        <w:tc>
          <w:tcPr>
            <w:tcW w:w="4262" w:type="dxa"/>
            <w:shd w:val="clear" w:color="auto" w:fill="C4BC96" w:themeFill="background2" w:themeFillShade="BF"/>
            <w:vAlign w:val="center"/>
          </w:tcPr>
          <w:p w14:paraId="4600971F" w14:textId="77777777" w:rsidR="00346D80" w:rsidRPr="00D378CE" w:rsidRDefault="00346D80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>
              <w:rPr>
                <w:b/>
                <w:color w:val="000000" w:themeColor="text1"/>
              </w:rPr>
              <w:t>Identificador</w:t>
            </w:r>
          </w:p>
        </w:tc>
        <w:tc>
          <w:tcPr>
            <w:tcW w:w="4232" w:type="dxa"/>
            <w:shd w:val="clear" w:color="auto" w:fill="EEECE1" w:themeFill="background2"/>
          </w:tcPr>
          <w:p w14:paraId="7444C3D6" w14:textId="0EB03042" w:rsidR="00346D80" w:rsidRDefault="00346D80" w:rsidP="004A5644">
            <w:pPr>
              <w:spacing w:line="360" w:lineRule="auto"/>
              <w:ind w:firstLine="309"/>
            </w:pPr>
            <w:r>
              <w:t>Acesso não autorizado aos dados</w:t>
            </w:r>
          </w:p>
        </w:tc>
      </w:tr>
      <w:tr w:rsidR="00346D80" w14:paraId="60CD0A23" w14:textId="77777777" w:rsidTr="004A5644">
        <w:tc>
          <w:tcPr>
            <w:tcW w:w="4262" w:type="dxa"/>
            <w:shd w:val="clear" w:color="auto" w:fill="C0504D" w:themeFill="accent2"/>
            <w:vAlign w:val="center"/>
          </w:tcPr>
          <w:p w14:paraId="73182E1B" w14:textId="77777777" w:rsidR="00346D80" w:rsidRPr="00D378CE" w:rsidRDefault="00346D80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 w:rsidRPr="00D378CE">
              <w:rPr>
                <w:b/>
                <w:color w:val="000000" w:themeColor="text1"/>
              </w:rPr>
              <w:t>Descrição do Risco</w:t>
            </w:r>
          </w:p>
        </w:tc>
        <w:tc>
          <w:tcPr>
            <w:tcW w:w="4232" w:type="dxa"/>
            <w:shd w:val="clear" w:color="auto" w:fill="F2DBDB" w:themeFill="accent2" w:themeFillTint="33"/>
          </w:tcPr>
          <w:p w14:paraId="2A09963B" w14:textId="60559F6E" w:rsidR="00346D80" w:rsidRDefault="00346D80" w:rsidP="009C3B03">
            <w:pPr>
              <w:spacing w:line="360" w:lineRule="auto"/>
              <w:ind w:firstLine="309"/>
            </w:pPr>
            <w:r>
              <w:t>Caso</w:t>
            </w:r>
            <w:r w:rsidRPr="00675C00">
              <w:t xml:space="preserve"> alguém os </w:t>
            </w:r>
            <w:r>
              <w:t>roube</w:t>
            </w:r>
            <w:r w:rsidRPr="00675C00">
              <w:t xml:space="preserve"> </w:t>
            </w:r>
            <w:r>
              <w:t>ou aceda</w:t>
            </w:r>
            <w:r w:rsidRPr="00675C00">
              <w:t xml:space="preserve"> ilegalmente</w:t>
            </w:r>
            <w:r>
              <w:t xml:space="preserve"> aos dados.</w:t>
            </w:r>
          </w:p>
        </w:tc>
      </w:tr>
      <w:tr w:rsidR="00346D80" w14:paraId="7B48C864" w14:textId="77777777" w:rsidTr="004A5644">
        <w:tc>
          <w:tcPr>
            <w:tcW w:w="4262" w:type="dxa"/>
            <w:shd w:val="clear" w:color="auto" w:fill="9BBB59" w:themeFill="accent3"/>
            <w:vAlign w:val="center"/>
          </w:tcPr>
          <w:p w14:paraId="350ACB6A" w14:textId="77777777" w:rsidR="00346D80" w:rsidRPr="00B7236A" w:rsidRDefault="00346D80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Medidas definidas pelo RGPD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36D951F4" w14:textId="77777777" w:rsidR="00346D80" w:rsidRDefault="00346D80" w:rsidP="009C3B03">
            <w:pPr>
              <w:spacing w:line="360" w:lineRule="auto"/>
            </w:pPr>
          </w:p>
          <w:p w14:paraId="1C55E0CC" w14:textId="1F329316" w:rsidR="00346D80" w:rsidRDefault="00346D80" w:rsidP="009C3B03">
            <w:pPr>
              <w:spacing w:line="360" w:lineRule="auto"/>
              <w:ind w:firstLine="309"/>
            </w:pPr>
            <w:r>
              <w:t xml:space="preserve">Apresentar queixa e </w:t>
            </w:r>
            <w:r w:rsidRPr="005312BB">
              <w:t>indemnização</w:t>
            </w:r>
            <w:r>
              <w:t xml:space="preserve"> </w:t>
            </w:r>
            <w:r w:rsidR="009C3B03">
              <w:t>à</w:t>
            </w:r>
            <w:r>
              <w:t xml:space="preserve"> empresa.</w:t>
            </w:r>
          </w:p>
        </w:tc>
      </w:tr>
      <w:tr w:rsidR="00346D80" w14:paraId="0E6ED75D" w14:textId="77777777" w:rsidTr="004A5644">
        <w:trPr>
          <w:trHeight w:val="885"/>
        </w:trPr>
        <w:tc>
          <w:tcPr>
            <w:tcW w:w="4262" w:type="dxa"/>
            <w:shd w:val="clear" w:color="auto" w:fill="0070C0"/>
            <w:vAlign w:val="center"/>
          </w:tcPr>
          <w:p w14:paraId="323C9432" w14:textId="77777777" w:rsidR="00346D80" w:rsidRDefault="00346D80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Resolução do risco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62D1E057" w14:textId="4195A2DB" w:rsidR="00346D80" w:rsidRDefault="00346D80" w:rsidP="004A5644">
            <w:pPr>
              <w:spacing w:line="360" w:lineRule="auto"/>
              <w:ind w:firstLine="309"/>
            </w:pPr>
            <w:r>
              <w:t>Escolher um encarregado de proteção de dados.</w:t>
            </w:r>
          </w:p>
        </w:tc>
      </w:tr>
    </w:tbl>
    <w:p w14:paraId="4550EF18" w14:textId="77777777" w:rsidR="001141BD" w:rsidRDefault="001141BD" w:rsidP="008A5993">
      <w:pPr>
        <w:pStyle w:val="Ttulo2"/>
        <w:spacing w:line="360" w:lineRule="auto"/>
      </w:pPr>
    </w:p>
    <w:p w14:paraId="4D48CFF2" w14:textId="1D93B95B" w:rsidR="001141BD" w:rsidRDefault="00346D80" w:rsidP="008A5993">
      <w:pPr>
        <w:pStyle w:val="Ttulo2"/>
        <w:spacing w:line="360" w:lineRule="auto"/>
      </w:pPr>
      <w:bookmarkStart w:id="49" w:name="_Toc125034712"/>
      <w:r>
        <w:t>Roubo de dados</w:t>
      </w:r>
      <w:bookmarkEnd w:id="49"/>
    </w:p>
    <w:tbl>
      <w:tblPr>
        <w:tblStyle w:val="TabelacomGrelha"/>
        <w:tblW w:w="8494" w:type="dxa"/>
        <w:tblLook w:val="04A0" w:firstRow="1" w:lastRow="0" w:firstColumn="1" w:lastColumn="0" w:noHBand="0" w:noVBand="1"/>
      </w:tblPr>
      <w:tblGrid>
        <w:gridCol w:w="4262"/>
        <w:gridCol w:w="4232"/>
      </w:tblGrid>
      <w:tr w:rsidR="00286177" w14:paraId="2CD03AD7" w14:textId="77777777" w:rsidTr="004A5644">
        <w:tc>
          <w:tcPr>
            <w:tcW w:w="4262" w:type="dxa"/>
            <w:shd w:val="clear" w:color="auto" w:fill="C4BC96" w:themeFill="background2" w:themeFillShade="BF"/>
            <w:vAlign w:val="center"/>
          </w:tcPr>
          <w:p w14:paraId="7D5E437D" w14:textId="77777777" w:rsidR="00286177" w:rsidRPr="00D378CE" w:rsidRDefault="00286177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>
              <w:rPr>
                <w:b/>
                <w:color w:val="000000" w:themeColor="text1"/>
              </w:rPr>
              <w:t>Identificador</w:t>
            </w:r>
          </w:p>
        </w:tc>
        <w:tc>
          <w:tcPr>
            <w:tcW w:w="4232" w:type="dxa"/>
            <w:shd w:val="clear" w:color="auto" w:fill="EEECE1" w:themeFill="background2"/>
          </w:tcPr>
          <w:p w14:paraId="32EEBA9A" w14:textId="482AA2B7" w:rsidR="00286177" w:rsidRDefault="00286177" w:rsidP="004A5644">
            <w:pPr>
              <w:tabs>
                <w:tab w:val="left" w:pos="309"/>
              </w:tabs>
              <w:spacing w:line="360" w:lineRule="auto"/>
              <w:ind w:firstLine="309"/>
            </w:pPr>
            <w:r>
              <w:t>Roubo de dados</w:t>
            </w:r>
          </w:p>
        </w:tc>
      </w:tr>
      <w:tr w:rsidR="00286177" w14:paraId="6F7143BD" w14:textId="77777777" w:rsidTr="004A5644">
        <w:tc>
          <w:tcPr>
            <w:tcW w:w="4262" w:type="dxa"/>
            <w:shd w:val="clear" w:color="auto" w:fill="C0504D" w:themeFill="accent2"/>
            <w:vAlign w:val="center"/>
          </w:tcPr>
          <w:p w14:paraId="4B6E035A" w14:textId="77777777" w:rsidR="00286177" w:rsidRPr="00D378CE" w:rsidRDefault="00286177" w:rsidP="004A5644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 w:rsidRPr="00D378CE">
              <w:rPr>
                <w:b/>
                <w:color w:val="000000" w:themeColor="text1"/>
              </w:rPr>
              <w:t>Descrição do Risco</w:t>
            </w:r>
          </w:p>
        </w:tc>
        <w:tc>
          <w:tcPr>
            <w:tcW w:w="4232" w:type="dxa"/>
            <w:shd w:val="clear" w:color="auto" w:fill="F2DBDB" w:themeFill="accent2" w:themeFillTint="33"/>
          </w:tcPr>
          <w:p w14:paraId="26B12737" w14:textId="77777777" w:rsidR="00286177" w:rsidRDefault="00286177" w:rsidP="004A5644">
            <w:pPr>
              <w:tabs>
                <w:tab w:val="left" w:pos="309"/>
              </w:tabs>
              <w:spacing w:line="360" w:lineRule="auto"/>
              <w:ind w:firstLine="309"/>
            </w:pPr>
            <w:r w:rsidRPr="00F91A4F">
              <w:t>Roubo de dados é o ato de roubar informações armazenadas em computadores, servidores ou outros dispositivos de uma vítima com a intenção de comprometer a privacidade ou obter informações confidenciais.</w:t>
            </w:r>
          </w:p>
          <w:p w14:paraId="03671790" w14:textId="77777777" w:rsidR="00286177" w:rsidRDefault="00286177" w:rsidP="004A5644">
            <w:pPr>
              <w:tabs>
                <w:tab w:val="left" w:pos="309"/>
              </w:tabs>
              <w:spacing w:line="360" w:lineRule="auto"/>
              <w:ind w:firstLine="309"/>
            </w:pPr>
          </w:p>
        </w:tc>
      </w:tr>
      <w:tr w:rsidR="00286177" w14:paraId="18F721D5" w14:textId="77777777" w:rsidTr="004A5644">
        <w:tc>
          <w:tcPr>
            <w:tcW w:w="4262" w:type="dxa"/>
            <w:shd w:val="clear" w:color="auto" w:fill="9BBB59" w:themeFill="accent3"/>
            <w:vAlign w:val="center"/>
          </w:tcPr>
          <w:p w14:paraId="6740A7B0" w14:textId="77777777" w:rsidR="00286177" w:rsidRPr="00B7236A" w:rsidRDefault="00286177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Medidas definidas pelo RGPD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5FB1D91F" w14:textId="753A2F8F" w:rsidR="00286177" w:rsidRDefault="00286177" w:rsidP="004A5644">
            <w:pPr>
              <w:tabs>
                <w:tab w:val="left" w:pos="309"/>
              </w:tabs>
              <w:spacing w:line="360" w:lineRule="auto"/>
              <w:ind w:firstLine="309"/>
            </w:pPr>
            <w:r>
              <w:t xml:space="preserve">A empresa deve contactar as </w:t>
            </w:r>
            <w:r w:rsidRPr="006F4EDA">
              <w:t>autoridade</w:t>
            </w:r>
            <w:r>
              <w:t>s no  prazo limite de 3 dias.</w:t>
            </w:r>
          </w:p>
        </w:tc>
      </w:tr>
      <w:tr w:rsidR="00286177" w14:paraId="0F8C3914" w14:textId="77777777" w:rsidTr="004A5644">
        <w:trPr>
          <w:trHeight w:val="885"/>
        </w:trPr>
        <w:tc>
          <w:tcPr>
            <w:tcW w:w="4262" w:type="dxa"/>
            <w:shd w:val="clear" w:color="auto" w:fill="0070C0"/>
            <w:vAlign w:val="center"/>
          </w:tcPr>
          <w:p w14:paraId="5BD99D0D" w14:textId="77777777" w:rsidR="00286177" w:rsidRDefault="00286177" w:rsidP="004A5644">
            <w:pPr>
              <w:spacing w:line="360" w:lineRule="auto"/>
              <w:jc w:val="center"/>
              <w:rPr>
                <w:b/>
              </w:rPr>
            </w:pPr>
            <w:r>
              <w:rPr>
                <w:b/>
              </w:rPr>
              <w:t>Resolução do risco</w:t>
            </w:r>
          </w:p>
        </w:tc>
        <w:tc>
          <w:tcPr>
            <w:tcW w:w="4232" w:type="dxa"/>
            <w:shd w:val="clear" w:color="auto" w:fill="EAF1DD" w:themeFill="accent3" w:themeFillTint="33"/>
          </w:tcPr>
          <w:p w14:paraId="452F2734" w14:textId="543F8532" w:rsidR="00286177" w:rsidRDefault="00286177" w:rsidP="004A5644">
            <w:pPr>
              <w:tabs>
                <w:tab w:val="left" w:pos="309"/>
              </w:tabs>
              <w:spacing w:line="360" w:lineRule="auto"/>
              <w:ind w:firstLine="309"/>
            </w:pPr>
            <w:r>
              <w:t>Informar os clientes sobre o ocorrido. É</w:t>
            </w:r>
            <w:r w:rsidRPr="009C1AA1">
              <w:t xml:space="preserve"> importante também fazer backups frequentes das informações armazenadas </w:t>
            </w:r>
            <w:r>
              <w:t>nos</w:t>
            </w:r>
            <w:r w:rsidRPr="009C1AA1">
              <w:t xml:space="preserve"> dispositivos.</w:t>
            </w:r>
          </w:p>
        </w:tc>
      </w:tr>
    </w:tbl>
    <w:p w14:paraId="11766220" w14:textId="77777777" w:rsidR="001141BD" w:rsidRDefault="001141BD" w:rsidP="001141BD"/>
    <w:p w14:paraId="13D0E270" w14:textId="77777777" w:rsidR="009A4342" w:rsidRDefault="009A4342" w:rsidP="006C0786">
      <w:pPr>
        <w:pStyle w:val="Ttulo1"/>
      </w:pPr>
    </w:p>
    <w:p w14:paraId="5A8C9D7C" w14:textId="2610EA26" w:rsidR="0007649E" w:rsidRDefault="0007649E" w:rsidP="006C0786">
      <w:pPr>
        <w:pStyle w:val="Ttulo1"/>
      </w:pPr>
      <w:bookmarkStart w:id="50" w:name="_Toc125034713"/>
      <w:r w:rsidRPr="006C0786">
        <w:lastRenderedPageBreak/>
        <w:t>Bibliografia</w:t>
      </w:r>
      <w:bookmarkEnd w:id="50"/>
    </w:p>
    <w:p w14:paraId="71F38493" w14:textId="2631F443" w:rsidR="00E6427A" w:rsidRDefault="00E6427A" w:rsidP="00E6427A"/>
    <w:p w14:paraId="657487BA" w14:textId="77777777" w:rsidR="00E6427A" w:rsidRPr="00E6427A" w:rsidRDefault="00E6427A" w:rsidP="00E6427A"/>
    <w:p w14:paraId="10E01EF4" w14:textId="71654B0D" w:rsidR="00714B73" w:rsidRDefault="00E6427A" w:rsidP="00714B73">
      <w:pPr>
        <w:pStyle w:val="Bibliografia"/>
        <w:spacing w:line="360" w:lineRule="auto"/>
        <w:rPr>
          <w:rFonts w:cs="Times New Roman"/>
          <w:szCs w:val="24"/>
        </w:rPr>
      </w:pPr>
      <w:r w:rsidRPr="00023AD8">
        <w:rPr>
          <w:rFonts w:cs="Times New Roman"/>
          <w:szCs w:val="24"/>
        </w:rPr>
        <w:fldChar w:fldCharType="begin"/>
      </w:r>
      <w:r w:rsidRPr="00023AD8">
        <w:rPr>
          <w:rFonts w:cs="Times New Roman"/>
          <w:szCs w:val="24"/>
        </w:rPr>
        <w:instrText xml:space="preserve"> ADDIN ZOTERO_BIBL {"uncited":[],"omitted":[],"custom":[]} CSL_BIBLIOGRAPHY </w:instrText>
      </w:r>
      <w:r w:rsidRPr="00023AD8">
        <w:rPr>
          <w:rFonts w:cs="Times New Roman"/>
          <w:szCs w:val="24"/>
        </w:rPr>
        <w:fldChar w:fldCharType="separate"/>
      </w:r>
      <w:r w:rsidR="00540C8B">
        <w:rPr>
          <w:rFonts w:cs="Times New Roman"/>
          <w:i/>
          <w:iCs/>
          <w:szCs w:val="24"/>
        </w:rPr>
        <w:t xml:space="preserve">O que é a senha WPA2? </w:t>
      </w:r>
      <w:r w:rsidRPr="00023AD8">
        <w:rPr>
          <w:rFonts w:cs="Times New Roman"/>
          <w:i/>
          <w:iCs/>
          <w:szCs w:val="24"/>
        </w:rPr>
        <w:t>—</w:t>
      </w:r>
      <w:r w:rsidR="00C424D8">
        <w:rPr>
          <w:rFonts w:cs="Times New Roman"/>
          <w:i/>
          <w:iCs/>
          <w:szCs w:val="24"/>
        </w:rPr>
        <w:t xml:space="preserve"> DE HANWAY</w:t>
      </w:r>
      <w:r w:rsidRPr="00023AD8">
        <w:rPr>
          <w:rFonts w:cs="Times New Roman"/>
          <w:szCs w:val="24"/>
        </w:rPr>
        <w:t xml:space="preserve"> (20</w:t>
      </w:r>
      <w:r w:rsidR="00C424D8">
        <w:rPr>
          <w:rFonts w:cs="Times New Roman"/>
          <w:szCs w:val="24"/>
        </w:rPr>
        <w:t>06</w:t>
      </w:r>
      <w:r w:rsidRPr="00023AD8">
        <w:rPr>
          <w:rFonts w:cs="Times New Roman"/>
          <w:szCs w:val="24"/>
        </w:rPr>
        <w:t xml:space="preserve">). Obtido </w:t>
      </w:r>
      <w:r w:rsidR="00C424D8">
        <w:rPr>
          <w:rFonts w:cs="Times New Roman"/>
          <w:szCs w:val="24"/>
        </w:rPr>
        <w:t xml:space="preserve">19 </w:t>
      </w:r>
      <w:r w:rsidRPr="00023AD8">
        <w:rPr>
          <w:rFonts w:cs="Times New Roman"/>
          <w:szCs w:val="24"/>
        </w:rPr>
        <w:t xml:space="preserve">de </w:t>
      </w:r>
      <w:r w:rsidR="00C424D8">
        <w:rPr>
          <w:rFonts w:cs="Times New Roman"/>
          <w:szCs w:val="24"/>
        </w:rPr>
        <w:t>janeiro</w:t>
      </w:r>
      <w:r w:rsidRPr="00023AD8">
        <w:rPr>
          <w:rFonts w:cs="Times New Roman"/>
          <w:szCs w:val="24"/>
        </w:rPr>
        <w:t xml:space="preserve"> de 202</w:t>
      </w:r>
      <w:r w:rsidR="00C424D8">
        <w:rPr>
          <w:rFonts w:cs="Times New Roman"/>
          <w:szCs w:val="24"/>
        </w:rPr>
        <w:t>3</w:t>
      </w:r>
      <w:r w:rsidRPr="00023AD8">
        <w:rPr>
          <w:rFonts w:cs="Times New Roman"/>
          <w:szCs w:val="24"/>
        </w:rPr>
        <w:t xml:space="preserve">, de </w:t>
      </w:r>
      <w:r w:rsidR="00714B73" w:rsidRPr="00714B73">
        <w:rPr>
          <w:rFonts w:cs="Times New Roman"/>
          <w:szCs w:val="24"/>
        </w:rPr>
        <w:t>https://definirtec.com/ampliar/35377/o-que-e-uma-senha-wpa</w:t>
      </w:r>
      <w:r w:rsidR="00714B73">
        <w:rPr>
          <w:rFonts w:cs="Times New Roman"/>
          <w:szCs w:val="24"/>
        </w:rPr>
        <w:t>2</w:t>
      </w:r>
    </w:p>
    <w:p w14:paraId="55FD24BD" w14:textId="77777777" w:rsidR="00B440BF" w:rsidRPr="00B440BF" w:rsidRDefault="00B440BF" w:rsidP="00B440BF"/>
    <w:p w14:paraId="2715D664" w14:textId="0BCE864F" w:rsidR="00FB56C7" w:rsidRDefault="00FB56C7" w:rsidP="00FB56C7"/>
    <w:p w14:paraId="509D1BDD" w14:textId="50CC016B" w:rsidR="00FB56C7" w:rsidRPr="00714B73" w:rsidRDefault="00704F87" w:rsidP="00FB56C7">
      <w:pPr>
        <w:pStyle w:val="Bibliografia"/>
        <w:spacing w:line="360" w:lineRule="auto"/>
        <w:rPr>
          <w:rFonts w:cs="Times New Roman"/>
          <w:szCs w:val="24"/>
        </w:rPr>
      </w:pPr>
      <w:r>
        <w:rPr>
          <w:rFonts w:cs="Times New Roman"/>
          <w:i/>
          <w:iCs/>
          <w:szCs w:val="24"/>
        </w:rPr>
        <w:t>Mapa de risco</w:t>
      </w:r>
      <w:r w:rsidR="00FB56C7">
        <w:rPr>
          <w:rFonts w:cs="Times New Roman"/>
          <w:i/>
          <w:iCs/>
          <w:szCs w:val="24"/>
        </w:rPr>
        <w:t xml:space="preserve"> </w:t>
      </w:r>
      <w:r w:rsidR="00FB56C7" w:rsidRPr="00023AD8">
        <w:rPr>
          <w:rFonts w:cs="Times New Roman"/>
          <w:i/>
          <w:iCs/>
          <w:szCs w:val="24"/>
        </w:rPr>
        <w:t>—</w:t>
      </w:r>
      <w:r w:rsidR="00AD2B33">
        <w:rPr>
          <w:rFonts w:cs="Times New Roman"/>
          <w:i/>
          <w:iCs/>
          <w:szCs w:val="24"/>
        </w:rPr>
        <w:t xml:space="preserve"> </w:t>
      </w:r>
      <w:r w:rsidR="005D5001">
        <w:rPr>
          <w:rFonts w:cs="Times New Roman"/>
          <w:i/>
          <w:iCs/>
          <w:szCs w:val="24"/>
        </w:rPr>
        <w:t>Luís</w:t>
      </w:r>
      <w:r w:rsidR="00AD2B33">
        <w:rPr>
          <w:rFonts w:cs="Times New Roman"/>
          <w:i/>
          <w:iCs/>
          <w:szCs w:val="24"/>
        </w:rPr>
        <w:t xml:space="preserve"> Cyrino</w:t>
      </w:r>
      <w:r w:rsidR="00FB56C7" w:rsidRPr="00023AD8">
        <w:rPr>
          <w:rFonts w:cs="Times New Roman"/>
          <w:szCs w:val="24"/>
        </w:rPr>
        <w:t xml:space="preserve"> (20</w:t>
      </w:r>
      <w:r w:rsidR="00976561">
        <w:rPr>
          <w:rFonts w:cs="Times New Roman"/>
          <w:szCs w:val="24"/>
        </w:rPr>
        <w:t>1</w:t>
      </w:r>
      <w:r w:rsidR="00FB56C7">
        <w:rPr>
          <w:rFonts w:cs="Times New Roman"/>
          <w:szCs w:val="24"/>
        </w:rPr>
        <w:t>6</w:t>
      </w:r>
      <w:r w:rsidR="00FB56C7" w:rsidRPr="00023AD8">
        <w:rPr>
          <w:rFonts w:cs="Times New Roman"/>
          <w:szCs w:val="24"/>
        </w:rPr>
        <w:t xml:space="preserve">). Obtido </w:t>
      </w:r>
      <w:r w:rsidR="00FB56C7">
        <w:rPr>
          <w:rFonts w:cs="Times New Roman"/>
          <w:szCs w:val="24"/>
        </w:rPr>
        <w:t xml:space="preserve">19 </w:t>
      </w:r>
      <w:r w:rsidR="00FB56C7" w:rsidRPr="00023AD8">
        <w:rPr>
          <w:rFonts w:cs="Times New Roman"/>
          <w:szCs w:val="24"/>
        </w:rPr>
        <w:t xml:space="preserve">de </w:t>
      </w:r>
      <w:r w:rsidR="00FB56C7">
        <w:rPr>
          <w:rFonts w:cs="Times New Roman"/>
          <w:szCs w:val="24"/>
        </w:rPr>
        <w:t>janeiro</w:t>
      </w:r>
      <w:r w:rsidR="00FB56C7" w:rsidRPr="00023AD8">
        <w:rPr>
          <w:rFonts w:cs="Times New Roman"/>
          <w:szCs w:val="24"/>
        </w:rPr>
        <w:t xml:space="preserve"> de 202</w:t>
      </w:r>
      <w:r w:rsidR="00FB56C7">
        <w:rPr>
          <w:rFonts w:cs="Times New Roman"/>
          <w:szCs w:val="24"/>
        </w:rPr>
        <w:t>3</w:t>
      </w:r>
      <w:r w:rsidR="00FB56C7" w:rsidRPr="00023AD8">
        <w:rPr>
          <w:rFonts w:cs="Times New Roman"/>
          <w:szCs w:val="24"/>
        </w:rPr>
        <w:t xml:space="preserve">, de </w:t>
      </w:r>
      <w:r w:rsidR="00F02504" w:rsidRPr="00F02504">
        <w:rPr>
          <w:rFonts w:cs="Times New Roman"/>
          <w:szCs w:val="24"/>
        </w:rPr>
        <w:t>https://www.manutencaoemfoco.com.br/mapa-de-risco/</w:t>
      </w:r>
    </w:p>
    <w:p w14:paraId="0D033F39" w14:textId="6B77399A" w:rsidR="00FB56C7" w:rsidRDefault="00FB56C7" w:rsidP="00FB56C7"/>
    <w:p w14:paraId="57E9CC12" w14:textId="77777777" w:rsidR="00B440BF" w:rsidRDefault="00B440BF" w:rsidP="00FB56C7"/>
    <w:p w14:paraId="3A3CEF8A" w14:textId="4EBE5B1F" w:rsidR="00FB56C7" w:rsidRDefault="00FB56C7" w:rsidP="00FB56C7"/>
    <w:p w14:paraId="4BC7A329" w14:textId="0FAEB907" w:rsidR="00FB56C7" w:rsidRPr="00B72063" w:rsidRDefault="00B72063" w:rsidP="00B72063">
      <w:pPr>
        <w:spacing w:line="360" w:lineRule="auto"/>
        <w:rPr>
          <w:rFonts w:ascii="Oswald" w:hAnsi="Oswald"/>
          <w:color w:val="444444"/>
        </w:rPr>
      </w:pPr>
      <w:r w:rsidRPr="00B72063">
        <w:rPr>
          <w:i/>
          <w:iCs/>
        </w:rPr>
        <w:t>Redes: Saiba o que é o Gateway e para que serve</w:t>
      </w:r>
      <w:r w:rsidR="00FB56C7" w:rsidRPr="00B72063">
        <w:rPr>
          <w:i/>
          <w:iCs/>
        </w:rPr>
        <w:t xml:space="preserve"> — </w:t>
      </w:r>
      <w:r w:rsidR="005D5001">
        <w:rPr>
          <w:i/>
          <w:iCs/>
        </w:rPr>
        <w:t xml:space="preserve">NETWORKING </w:t>
      </w:r>
      <w:r w:rsidR="00FB56C7" w:rsidRPr="00B72063">
        <w:t xml:space="preserve"> (20</w:t>
      </w:r>
      <w:r>
        <w:t>18</w:t>
      </w:r>
      <w:r w:rsidR="00FB56C7" w:rsidRPr="00B72063">
        <w:t xml:space="preserve">). Obtido 19 de janeiro de 2023, de </w:t>
      </w:r>
      <w:r w:rsidR="00FD3605" w:rsidRPr="00FD3605">
        <w:t>https://pplware.sapo.pt/tutoriais/networking/gateway-para-que-serve/</w:t>
      </w:r>
    </w:p>
    <w:p w14:paraId="77BA93DE" w14:textId="3F46A395" w:rsidR="00FB56C7" w:rsidRDefault="00FB56C7" w:rsidP="00FB56C7"/>
    <w:p w14:paraId="13FE6B31" w14:textId="77777777" w:rsidR="00B440BF" w:rsidRDefault="00B440BF" w:rsidP="00FB56C7"/>
    <w:p w14:paraId="413B5198" w14:textId="1BB5F93B" w:rsidR="00FB56C7" w:rsidRDefault="00FB56C7" w:rsidP="00FB56C7"/>
    <w:p w14:paraId="07E0AC0D" w14:textId="09024777" w:rsidR="00FB56C7" w:rsidRPr="00902155" w:rsidRDefault="00902155" w:rsidP="00902155">
      <w:pPr>
        <w:spacing w:line="360" w:lineRule="auto"/>
        <w:rPr>
          <w:rFonts w:cs="Times New Roman"/>
          <w:szCs w:val="24"/>
        </w:rPr>
      </w:pPr>
      <w:r w:rsidRPr="00902155">
        <w:rPr>
          <w:rFonts w:cs="Times New Roman"/>
          <w:i/>
          <w:iCs/>
          <w:color w:val="202020"/>
          <w:spacing w:val="-18"/>
          <w:szCs w:val="24"/>
          <w:shd w:val="clear" w:color="auto" w:fill="FFFFFF"/>
          <w:lang w:val="en-US"/>
        </w:rPr>
        <w:t>W</w:t>
      </w:r>
      <w:r w:rsidRPr="00902155">
        <w:rPr>
          <w:rFonts w:cs="Times New Roman"/>
          <w:i/>
          <w:iCs/>
          <w:szCs w:val="24"/>
          <w:lang w:val="en-US"/>
        </w:rPr>
        <w:t xml:space="preserve">hat's the best </w:t>
      </w:r>
      <w:r w:rsidR="005D5001" w:rsidRPr="00902155">
        <w:rPr>
          <w:rFonts w:cs="Times New Roman"/>
          <w:i/>
          <w:iCs/>
          <w:szCs w:val="24"/>
          <w:lang w:val="en-US"/>
        </w:rPr>
        <w:t>wife</w:t>
      </w:r>
      <w:r w:rsidRPr="00902155">
        <w:rPr>
          <w:rFonts w:cs="Times New Roman"/>
          <w:i/>
          <w:iCs/>
          <w:szCs w:val="24"/>
          <w:lang w:val="en-US"/>
        </w:rPr>
        <w:t xml:space="preserve"> encryption protocol for home networks?</w:t>
      </w:r>
      <w:r w:rsidR="00FB56C7" w:rsidRPr="00902155">
        <w:rPr>
          <w:rFonts w:cs="Times New Roman"/>
          <w:i/>
          <w:iCs/>
          <w:szCs w:val="24"/>
          <w:lang w:val="en-US"/>
        </w:rPr>
        <w:t xml:space="preserve"> </w:t>
      </w:r>
      <w:r w:rsidR="00FB56C7" w:rsidRPr="00902155">
        <w:rPr>
          <w:rFonts w:cs="Times New Roman"/>
          <w:szCs w:val="24"/>
          <w:lang w:val="en-US"/>
        </w:rPr>
        <w:t xml:space="preserve">— </w:t>
      </w:r>
      <w:r w:rsidR="00774855" w:rsidRPr="00774855">
        <w:rPr>
          <w:rFonts w:cs="Times New Roman"/>
          <w:i/>
          <w:iCs/>
          <w:szCs w:val="24"/>
          <w:lang w:val="en-US"/>
        </w:rPr>
        <w:t>COX</w:t>
      </w:r>
      <w:r w:rsidR="00774855">
        <w:rPr>
          <w:rFonts w:cs="Times New Roman"/>
          <w:szCs w:val="24"/>
          <w:lang w:val="en-US"/>
        </w:rPr>
        <w:t xml:space="preserve"> </w:t>
      </w:r>
      <w:r w:rsidR="00FB56C7" w:rsidRPr="00902155">
        <w:rPr>
          <w:rFonts w:cs="Times New Roman"/>
          <w:szCs w:val="24"/>
          <w:lang w:val="en-US"/>
        </w:rPr>
        <w:t>(20</w:t>
      </w:r>
      <w:r w:rsidRPr="00902155">
        <w:rPr>
          <w:rFonts w:cs="Times New Roman"/>
          <w:szCs w:val="24"/>
          <w:lang w:val="en-US"/>
        </w:rPr>
        <w:t>20</w:t>
      </w:r>
      <w:r w:rsidR="00FB56C7" w:rsidRPr="00902155">
        <w:rPr>
          <w:rFonts w:cs="Times New Roman"/>
          <w:szCs w:val="24"/>
          <w:lang w:val="en-US"/>
        </w:rPr>
        <w:t xml:space="preserve">). </w:t>
      </w:r>
      <w:r w:rsidR="00FB56C7" w:rsidRPr="00902155">
        <w:rPr>
          <w:rFonts w:cs="Times New Roman"/>
          <w:szCs w:val="24"/>
        </w:rPr>
        <w:t>Obtido 19 de janeiro de 2023, de</w:t>
      </w:r>
      <w:r w:rsidR="00774855" w:rsidRPr="00774855">
        <w:t xml:space="preserve"> </w:t>
      </w:r>
      <w:r w:rsidR="00774855" w:rsidRPr="00774855">
        <w:rPr>
          <w:rFonts w:cs="Times New Roman"/>
          <w:szCs w:val="24"/>
        </w:rPr>
        <w:t>https://www.cox.com/residential/internet/guides/securing-wifi/wep-vs-wpa-vs-wpa2.html</w:t>
      </w:r>
    </w:p>
    <w:p w14:paraId="2F270B13" w14:textId="51352186" w:rsidR="00FB56C7" w:rsidRDefault="00FB56C7" w:rsidP="00FB56C7"/>
    <w:p w14:paraId="7E53F15C" w14:textId="2262E509" w:rsidR="00FB56C7" w:rsidRDefault="00FB56C7" w:rsidP="00FB56C7"/>
    <w:p w14:paraId="46F94084" w14:textId="77777777" w:rsidR="00B440BF" w:rsidRDefault="00B440BF" w:rsidP="00FB56C7"/>
    <w:p w14:paraId="39B02D17" w14:textId="632CF546" w:rsidR="00FB56C7" w:rsidRDefault="00FB56C7" w:rsidP="00FB56C7">
      <w:pPr>
        <w:pStyle w:val="Bibliografia"/>
        <w:spacing w:line="360" w:lineRule="auto"/>
        <w:rPr>
          <w:rFonts w:cs="Times New Roman"/>
          <w:szCs w:val="24"/>
        </w:rPr>
      </w:pPr>
      <w:r>
        <w:rPr>
          <w:rFonts w:cs="Times New Roman"/>
          <w:i/>
          <w:iCs/>
          <w:szCs w:val="24"/>
        </w:rPr>
        <w:t xml:space="preserve">O que é </w:t>
      </w:r>
      <w:r w:rsidR="00B440BF">
        <w:rPr>
          <w:rFonts w:cs="Times New Roman"/>
          <w:i/>
          <w:iCs/>
          <w:szCs w:val="24"/>
        </w:rPr>
        <w:t>o Cisco Packet Tracer</w:t>
      </w:r>
      <w:r>
        <w:rPr>
          <w:rFonts w:cs="Times New Roman"/>
          <w:i/>
          <w:iCs/>
          <w:szCs w:val="24"/>
        </w:rPr>
        <w:t xml:space="preserve">? </w:t>
      </w:r>
      <w:r w:rsidRPr="00023AD8">
        <w:rPr>
          <w:rFonts w:cs="Times New Roman"/>
          <w:i/>
          <w:iCs/>
          <w:szCs w:val="24"/>
        </w:rPr>
        <w:t>—</w:t>
      </w:r>
      <w:r w:rsidR="00B440BF">
        <w:rPr>
          <w:rFonts w:cs="Times New Roman"/>
          <w:i/>
          <w:iCs/>
          <w:szCs w:val="24"/>
        </w:rPr>
        <w:t xml:space="preserve"> Acervo Lima</w:t>
      </w:r>
      <w:r w:rsidRPr="00023AD8">
        <w:rPr>
          <w:rFonts w:cs="Times New Roman"/>
          <w:szCs w:val="24"/>
        </w:rPr>
        <w:t xml:space="preserve"> (20</w:t>
      </w:r>
      <w:r w:rsidR="00B440BF">
        <w:rPr>
          <w:rFonts w:cs="Times New Roman"/>
          <w:szCs w:val="24"/>
        </w:rPr>
        <w:t>17</w:t>
      </w:r>
      <w:r w:rsidRPr="00023AD8">
        <w:rPr>
          <w:rFonts w:cs="Times New Roman"/>
          <w:szCs w:val="24"/>
        </w:rPr>
        <w:t xml:space="preserve">). Obtido </w:t>
      </w:r>
      <w:r>
        <w:rPr>
          <w:rFonts w:cs="Times New Roman"/>
          <w:szCs w:val="24"/>
        </w:rPr>
        <w:t xml:space="preserve">19 </w:t>
      </w:r>
      <w:r w:rsidRPr="00023AD8">
        <w:rPr>
          <w:rFonts w:cs="Times New Roman"/>
          <w:szCs w:val="24"/>
        </w:rPr>
        <w:t xml:space="preserve">de </w:t>
      </w:r>
      <w:r>
        <w:rPr>
          <w:rFonts w:cs="Times New Roman"/>
          <w:szCs w:val="24"/>
        </w:rPr>
        <w:t>janeiro</w:t>
      </w:r>
      <w:r w:rsidRPr="00023AD8">
        <w:rPr>
          <w:rFonts w:cs="Times New Roman"/>
          <w:szCs w:val="24"/>
        </w:rPr>
        <w:t xml:space="preserve"> de 202</w:t>
      </w:r>
      <w:r>
        <w:rPr>
          <w:rFonts w:cs="Times New Roman"/>
          <w:szCs w:val="24"/>
        </w:rPr>
        <w:t>3</w:t>
      </w:r>
      <w:r w:rsidRPr="00023AD8">
        <w:rPr>
          <w:rFonts w:cs="Times New Roman"/>
          <w:szCs w:val="24"/>
        </w:rPr>
        <w:t xml:space="preserve">, de </w:t>
      </w:r>
      <w:r w:rsidR="009238CF" w:rsidRPr="009238CF">
        <w:rPr>
          <w:rFonts w:cs="Times New Roman"/>
          <w:szCs w:val="24"/>
        </w:rPr>
        <w:t>https://acervolima.com/o-que-e-cisco-packet-tracer/</w:t>
      </w:r>
    </w:p>
    <w:p w14:paraId="4ECA58CB" w14:textId="77777777" w:rsidR="00B440BF" w:rsidRPr="00B440BF" w:rsidRDefault="00B440BF" w:rsidP="00B440BF"/>
    <w:p w14:paraId="6548ECC5" w14:textId="36BE97EF" w:rsidR="00FB56C7" w:rsidRDefault="00FB56C7" w:rsidP="00FB56C7"/>
    <w:p w14:paraId="48D777BA" w14:textId="0D18F47D" w:rsidR="00FB56C7" w:rsidRDefault="00FB56C7" w:rsidP="00FB56C7"/>
    <w:p w14:paraId="607B6234" w14:textId="423A9B39" w:rsidR="00FB56C7" w:rsidRDefault="00FB56C7" w:rsidP="00FB56C7">
      <w:pPr>
        <w:pStyle w:val="Bibliografia"/>
        <w:spacing w:line="360" w:lineRule="auto"/>
        <w:rPr>
          <w:rFonts w:cs="Times New Roman"/>
          <w:szCs w:val="24"/>
        </w:rPr>
      </w:pPr>
      <w:r>
        <w:rPr>
          <w:rFonts w:cs="Times New Roman"/>
          <w:i/>
          <w:iCs/>
          <w:szCs w:val="24"/>
        </w:rPr>
        <w:t>O que é</w:t>
      </w:r>
      <w:r w:rsidR="00C26106">
        <w:rPr>
          <w:rFonts w:cs="Times New Roman"/>
          <w:i/>
          <w:iCs/>
          <w:szCs w:val="24"/>
        </w:rPr>
        <w:t xml:space="preserve"> Cisco IOS</w:t>
      </w:r>
      <w:r>
        <w:rPr>
          <w:rFonts w:cs="Times New Roman"/>
          <w:i/>
          <w:iCs/>
          <w:szCs w:val="24"/>
        </w:rPr>
        <w:t xml:space="preserve">? </w:t>
      </w:r>
      <w:r w:rsidRPr="00023AD8">
        <w:rPr>
          <w:rFonts w:cs="Times New Roman"/>
          <w:i/>
          <w:iCs/>
          <w:szCs w:val="24"/>
        </w:rPr>
        <w:t>—</w:t>
      </w:r>
      <w:r>
        <w:rPr>
          <w:rFonts w:cs="Times New Roman"/>
          <w:i/>
          <w:iCs/>
          <w:szCs w:val="24"/>
        </w:rPr>
        <w:t xml:space="preserve"> </w:t>
      </w:r>
      <w:r w:rsidR="001A4579">
        <w:rPr>
          <w:rFonts w:cs="Times New Roman"/>
          <w:i/>
          <w:iCs/>
          <w:szCs w:val="24"/>
        </w:rPr>
        <w:t>The Astrology Page</w:t>
      </w:r>
      <w:r w:rsidRPr="00023AD8">
        <w:rPr>
          <w:rFonts w:cs="Times New Roman"/>
          <w:szCs w:val="24"/>
        </w:rPr>
        <w:t xml:space="preserve"> (20</w:t>
      </w:r>
      <w:r w:rsidR="00902155">
        <w:rPr>
          <w:rFonts w:cs="Times New Roman"/>
          <w:szCs w:val="24"/>
        </w:rPr>
        <w:t>2</w:t>
      </w:r>
      <w:r w:rsidR="001A4579">
        <w:rPr>
          <w:rFonts w:cs="Times New Roman"/>
          <w:szCs w:val="24"/>
        </w:rPr>
        <w:t>3</w:t>
      </w:r>
      <w:r w:rsidRPr="00023AD8">
        <w:rPr>
          <w:rFonts w:cs="Times New Roman"/>
          <w:szCs w:val="24"/>
        </w:rPr>
        <w:t xml:space="preserve">). Obtido </w:t>
      </w:r>
      <w:r>
        <w:rPr>
          <w:rFonts w:cs="Times New Roman"/>
          <w:szCs w:val="24"/>
        </w:rPr>
        <w:t xml:space="preserve">19 </w:t>
      </w:r>
      <w:r w:rsidRPr="00023AD8">
        <w:rPr>
          <w:rFonts w:cs="Times New Roman"/>
          <w:szCs w:val="24"/>
        </w:rPr>
        <w:t xml:space="preserve">de </w:t>
      </w:r>
      <w:r>
        <w:rPr>
          <w:rFonts w:cs="Times New Roman"/>
          <w:szCs w:val="24"/>
        </w:rPr>
        <w:t>janeiro</w:t>
      </w:r>
      <w:r w:rsidRPr="00023AD8">
        <w:rPr>
          <w:rFonts w:cs="Times New Roman"/>
          <w:szCs w:val="24"/>
        </w:rPr>
        <w:t xml:space="preserve"> de 202</w:t>
      </w:r>
      <w:r>
        <w:rPr>
          <w:rFonts w:cs="Times New Roman"/>
          <w:szCs w:val="24"/>
        </w:rPr>
        <w:t>3</w:t>
      </w:r>
      <w:r w:rsidRPr="00023AD8">
        <w:rPr>
          <w:rFonts w:cs="Times New Roman"/>
          <w:szCs w:val="24"/>
        </w:rPr>
        <w:t xml:space="preserve">, de </w:t>
      </w:r>
      <w:r w:rsidR="00EC2466" w:rsidRPr="00EC2466">
        <w:rPr>
          <w:rFonts w:cs="Times New Roman"/>
          <w:szCs w:val="24"/>
        </w:rPr>
        <w:t>https://pt.theastrologypage.com/cisco-ios</w:t>
      </w:r>
    </w:p>
    <w:p w14:paraId="4E46B149" w14:textId="77777777" w:rsidR="00B440BF" w:rsidRPr="00B440BF" w:rsidRDefault="00B440BF" w:rsidP="00B440BF"/>
    <w:p w14:paraId="116811B1" w14:textId="787359DA" w:rsidR="00FB56C7" w:rsidRDefault="00FB56C7" w:rsidP="00FB56C7"/>
    <w:p w14:paraId="7C4AEEC9" w14:textId="61B7991E" w:rsidR="00FB56C7" w:rsidRDefault="00FB56C7" w:rsidP="00FB56C7"/>
    <w:p w14:paraId="1D612BF8" w14:textId="77777777" w:rsidR="00714B73" w:rsidRPr="00714B73" w:rsidRDefault="00714B73" w:rsidP="00714B73"/>
    <w:p w14:paraId="7188F3A5" w14:textId="77777777" w:rsidR="00E6427A" w:rsidRPr="00E6427A" w:rsidRDefault="00E6427A" w:rsidP="00E6427A"/>
    <w:p w14:paraId="38C8B3FB" w14:textId="77777777" w:rsidR="00E6427A" w:rsidRPr="00023AD8" w:rsidRDefault="00E6427A" w:rsidP="00E6427A">
      <w:pPr>
        <w:spacing w:line="360" w:lineRule="auto"/>
        <w:rPr>
          <w:rFonts w:cs="Times New Roman"/>
          <w:szCs w:val="24"/>
        </w:rPr>
      </w:pPr>
    </w:p>
    <w:p w14:paraId="24D00798" w14:textId="77777777" w:rsidR="00E6427A" w:rsidRPr="00E6427A" w:rsidRDefault="00E6427A" w:rsidP="00E6427A"/>
    <w:p w14:paraId="5B66BDFE" w14:textId="77777777" w:rsidR="00E6427A" w:rsidRPr="00023AD8" w:rsidRDefault="00E6427A" w:rsidP="00E6427A">
      <w:pPr>
        <w:spacing w:line="360" w:lineRule="auto"/>
        <w:rPr>
          <w:rFonts w:cs="Times New Roman"/>
          <w:szCs w:val="24"/>
          <w:shd w:val="clear" w:color="auto" w:fill="FFFFFF"/>
        </w:rPr>
      </w:pPr>
      <w:r w:rsidRPr="00023AD8">
        <w:rPr>
          <w:rFonts w:cs="Times New Roman"/>
          <w:szCs w:val="24"/>
        </w:rPr>
        <w:fldChar w:fldCharType="end"/>
      </w:r>
    </w:p>
    <w:p w14:paraId="08ADA65D" w14:textId="77777777" w:rsidR="00E6427A" w:rsidRPr="00E6427A" w:rsidRDefault="00E6427A" w:rsidP="00E6427A"/>
    <w:p w14:paraId="5F82751D" w14:textId="0232D14D" w:rsidR="0007649E" w:rsidRDefault="0007649E" w:rsidP="00E6427A">
      <w:pPr>
        <w:spacing w:before="360" w:line="360" w:lineRule="auto"/>
        <w:rPr>
          <w:b/>
          <w:smallCaps/>
          <w:spacing w:val="5"/>
          <w:sz w:val="36"/>
          <w:szCs w:val="36"/>
        </w:rPr>
      </w:pPr>
      <w:r>
        <w:rPr>
          <w:b/>
        </w:rPr>
        <w:br w:type="page"/>
      </w:r>
    </w:p>
    <w:p w14:paraId="2AD3B5EC" w14:textId="2387C3C6" w:rsidR="001A1E0A" w:rsidRDefault="001A1E0A" w:rsidP="006C0786">
      <w:pPr>
        <w:pStyle w:val="Ttulo1"/>
      </w:pPr>
      <w:bookmarkStart w:id="51" w:name="_Toc125034714"/>
      <w:r w:rsidRPr="006C0786">
        <w:lastRenderedPageBreak/>
        <w:t>Anexos</w:t>
      </w:r>
      <w:bookmarkEnd w:id="51"/>
    </w:p>
    <w:p w14:paraId="2A6E42EC" w14:textId="0166A75C" w:rsidR="002E0958" w:rsidRPr="002E0958" w:rsidRDefault="00CF105E" w:rsidP="00D41A03">
      <w:pPr>
        <w:pStyle w:val="Ttulo2"/>
      </w:pPr>
      <w:bookmarkStart w:id="52" w:name="_Toc125034715"/>
      <w:r>
        <w:t>Mapa de Riscos</w:t>
      </w:r>
      <w:r w:rsidR="002E6E73">
        <w:t xml:space="preserve"> em redes</w:t>
      </w:r>
      <w:bookmarkEnd w:id="52"/>
    </w:p>
    <w:p w14:paraId="673410AB" w14:textId="77777777" w:rsidR="00204574" w:rsidRPr="00204574" w:rsidRDefault="00204574" w:rsidP="00204574"/>
    <w:tbl>
      <w:tblPr>
        <w:tblStyle w:val="TabeladeGrelha4-Destaque6"/>
        <w:tblW w:w="6425" w:type="pct"/>
        <w:tblInd w:w="-1139" w:type="dxa"/>
        <w:tblLayout w:type="fixed"/>
        <w:tblLook w:val="04A0" w:firstRow="1" w:lastRow="0" w:firstColumn="1" w:lastColumn="0" w:noHBand="0" w:noVBand="1"/>
      </w:tblPr>
      <w:tblGrid>
        <w:gridCol w:w="1701"/>
        <w:gridCol w:w="4820"/>
        <w:gridCol w:w="991"/>
        <w:gridCol w:w="3403"/>
      </w:tblGrid>
      <w:tr w:rsidR="00204574" w:rsidRPr="00204574" w14:paraId="3D28A4FC" w14:textId="77777777" w:rsidTr="002E095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9" w:type="pct"/>
            <w:vAlign w:val="center"/>
          </w:tcPr>
          <w:p w14:paraId="0032DCFE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Risco</w:t>
            </w:r>
          </w:p>
        </w:tc>
        <w:tc>
          <w:tcPr>
            <w:tcW w:w="2208" w:type="pct"/>
            <w:vAlign w:val="center"/>
          </w:tcPr>
          <w:p w14:paraId="3A54B6F1" w14:textId="77777777" w:rsidR="00490679" w:rsidRPr="002E0958" w:rsidRDefault="00490679" w:rsidP="002E0958">
            <w:pPr>
              <w:spacing w:before="3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Descrição</w:t>
            </w:r>
          </w:p>
        </w:tc>
        <w:tc>
          <w:tcPr>
            <w:tcW w:w="454" w:type="pct"/>
            <w:vAlign w:val="center"/>
          </w:tcPr>
          <w:p w14:paraId="5EFB1E02" w14:textId="77777777" w:rsidR="00490679" w:rsidRPr="002E0958" w:rsidRDefault="00490679" w:rsidP="002E0958">
            <w:pPr>
              <w:spacing w:before="3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Grupo de risco</w:t>
            </w:r>
          </w:p>
        </w:tc>
        <w:tc>
          <w:tcPr>
            <w:tcW w:w="1559" w:type="pct"/>
            <w:vAlign w:val="center"/>
          </w:tcPr>
          <w:p w14:paraId="62BB0E83" w14:textId="77777777" w:rsidR="00490679" w:rsidRPr="002E0958" w:rsidRDefault="00490679" w:rsidP="002E0958">
            <w:pPr>
              <w:spacing w:before="36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Nível de risco</w:t>
            </w:r>
          </w:p>
        </w:tc>
      </w:tr>
      <w:tr w:rsidR="00204574" w:rsidRPr="00204574" w14:paraId="5DBD966C" w14:textId="77777777" w:rsidTr="002E09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7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9" w:type="pct"/>
            <w:vAlign w:val="center"/>
          </w:tcPr>
          <w:p w14:paraId="5B4E38E1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Destruição ou alteração acidental/ ilegal de dados</w:t>
            </w:r>
          </w:p>
        </w:tc>
        <w:tc>
          <w:tcPr>
            <w:tcW w:w="2208" w:type="pct"/>
          </w:tcPr>
          <w:p w14:paraId="62E8E7B4" w14:textId="77777777" w:rsidR="00490679" w:rsidRPr="002E0958" w:rsidRDefault="00490679" w:rsidP="002E0958">
            <w:pPr>
              <w:spacing w:before="3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Acesso a dados com intuito de alterar ou modificar sem permissão.</w:t>
            </w:r>
          </w:p>
        </w:tc>
        <w:tc>
          <w:tcPr>
            <w:tcW w:w="454" w:type="pct"/>
            <w:vAlign w:val="center"/>
          </w:tcPr>
          <w:p w14:paraId="1C0DC7AC" w14:textId="77777777" w:rsidR="00490679" w:rsidRPr="002E0958" w:rsidRDefault="00490679" w:rsidP="002E0958">
            <w:pPr>
              <w:spacing w:before="3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Interno</w:t>
            </w:r>
          </w:p>
        </w:tc>
        <w:tc>
          <w:tcPr>
            <w:tcW w:w="1559" w:type="pct"/>
            <w:vAlign w:val="center"/>
          </w:tcPr>
          <w:p w14:paraId="57B1DECF" w14:textId="58220EE1" w:rsidR="00490679" w:rsidRPr="002E0958" w:rsidRDefault="002E6E73" w:rsidP="002E0958">
            <w:pPr>
              <w:spacing w:before="3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 xml:space="preserve">Elevado </w:t>
            </w:r>
          </w:p>
        </w:tc>
      </w:tr>
      <w:tr w:rsidR="00C151FD" w:rsidRPr="00204574" w14:paraId="66FC198E" w14:textId="77777777" w:rsidTr="002E0958">
        <w:trPr>
          <w:trHeight w:val="16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9" w:type="pct"/>
            <w:vAlign w:val="center"/>
          </w:tcPr>
          <w:p w14:paraId="4D40844D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Divulgação não autorizada de dados</w:t>
            </w:r>
          </w:p>
        </w:tc>
        <w:tc>
          <w:tcPr>
            <w:tcW w:w="2208" w:type="pct"/>
          </w:tcPr>
          <w:p w14:paraId="3F205A5C" w14:textId="66FA186C" w:rsidR="002E0958" w:rsidRPr="002E0958" w:rsidRDefault="00490679" w:rsidP="002E0958">
            <w:pPr>
              <w:spacing w:befor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Exposição de dados pessoais de forma ilegal, e invasão de privacidade.</w:t>
            </w:r>
          </w:p>
        </w:tc>
        <w:tc>
          <w:tcPr>
            <w:tcW w:w="454" w:type="pct"/>
            <w:vAlign w:val="center"/>
          </w:tcPr>
          <w:p w14:paraId="573753D6" w14:textId="77777777" w:rsidR="00490679" w:rsidRPr="002E0958" w:rsidRDefault="00490679" w:rsidP="002E0958">
            <w:pPr>
              <w:spacing w:befor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Interno / Externo</w:t>
            </w:r>
          </w:p>
        </w:tc>
        <w:tc>
          <w:tcPr>
            <w:tcW w:w="1559" w:type="pct"/>
            <w:vAlign w:val="center"/>
          </w:tcPr>
          <w:p w14:paraId="00981F79" w14:textId="7281F085" w:rsidR="00490679" w:rsidRPr="002E0958" w:rsidRDefault="002E6E73" w:rsidP="002E0958">
            <w:pPr>
              <w:spacing w:before="3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Elevado</w:t>
            </w:r>
          </w:p>
        </w:tc>
      </w:tr>
      <w:tr w:rsidR="00204574" w:rsidRPr="00204574" w14:paraId="46025C47" w14:textId="77777777" w:rsidTr="002E09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9" w:type="pct"/>
            <w:vAlign w:val="center"/>
          </w:tcPr>
          <w:p w14:paraId="706D4A0E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Roubo de dados</w:t>
            </w:r>
          </w:p>
        </w:tc>
        <w:tc>
          <w:tcPr>
            <w:tcW w:w="2208" w:type="pct"/>
          </w:tcPr>
          <w:p w14:paraId="2BBEEEDA" w14:textId="77777777" w:rsidR="00490679" w:rsidRPr="002E0958" w:rsidRDefault="00490679" w:rsidP="002E0958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Roubo de dados é o ato de roubar informações armazenadas em computadores, servidores ou outros dispositivos de uma vítima com a intenção de comprometer a privacidade ou obter informações confidenciais.</w:t>
            </w:r>
          </w:p>
        </w:tc>
        <w:tc>
          <w:tcPr>
            <w:tcW w:w="454" w:type="pct"/>
            <w:vAlign w:val="center"/>
          </w:tcPr>
          <w:p w14:paraId="56DDED19" w14:textId="77777777" w:rsidR="00490679" w:rsidRPr="002E0958" w:rsidRDefault="00490679" w:rsidP="002E0958">
            <w:pPr>
              <w:spacing w:before="3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Interno / Externo</w:t>
            </w:r>
          </w:p>
        </w:tc>
        <w:tc>
          <w:tcPr>
            <w:tcW w:w="1559" w:type="pct"/>
            <w:vAlign w:val="center"/>
          </w:tcPr>
          <w:p w14:paraId="1ADDB200" w14:textId="659D8337" w:rsidR="00490679" w:rsidRPr="002E0958" w:rsidRDefault="002E6E73" w:rsidP="002E0958">
            <w:pPr>
              <w:spacing w:before="3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Elevado</w:t>
            </w:r>
          </w:p>
        </w:tc>
      </w:tr>
      <w:tr w:rsidR="00C151FD" w:rsidRPr="00204574" w14:paraId="66B9E872" w14:textId="77777777" w:rsidTr="002E09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9" w:type="pct"/>
            <w:vAlign w:val="center"/>
          </w:tcPr>
          <w:p w14:paraId="639AE50F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Recolha de dados em excesso</w:t>
            </w:r>
          </w:p>
        </w:tc>
        <w:tc>
          <w:tcPr>
            <w:tcW w:w="2208" w:type="pct"/>
          </w:tcPr>
          <w:p w14:paraId="48526569" w14:textId="77777777" w:rsidR="00490679" w:rsidRPr="002E0958" w:rsidRDefault="00490679" w:rsidP="002E0958">
            <w:pPr>
              <w:spacing w:befor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Recolha de dados, muitas vezes desnecessárias.</w:t>
            </w:r>
          </w:p>
        </w:tc>
        <w:tc>
          <w:tcPr>
            <w:tcW w:w="454" w:type="pct"/>
            <w:vAlign w:val="center"/>
          </w:tcPr>
          <w:p w14:paraId="1C095BBE" w14:textId="77777777" w:rsidR="00490679" w:rsidRPr="002E0958" w:rsidRDefault="00490679" w:rsidP="002E0958">
            <w:pPr>
              <w:spacing w:before="3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Interno</w:t>
            </w:r>
          </w:p>
        </w:tc>
        <w:tc>
          <w:tcPr>
            <w:tcW w:w="1559" w:type="pct"/>
            <w:vAlign w:val="center"/>
          </w:tcPr>
          <w:p w14:paraId="2E113F66" w14:textId="67F38C78" w:rsidR="00490679" w:rsidRPr="002E0958" w:rsidRDefault="002E6E73" w:rsidP="002E0958">
            <w:pPr>
              <w:spacing w:before="3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Baixo</w:t>
            </w:r>
          </w:p>
        </w:tc>
      </w:tr>
      <w:tr w:rsidR="00204574" w:rsidRPr="00204574" w14:paraId="1590DFC8" w14:textId="77777777" w:rsidTr="002E09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9" w:type="pct"/>
            <w:vAlign w:val="center"/>
          </w:tcPr>
          <w:p w14:paraId="051746B1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Vírus, worms e cavalos de Tróia</w:t>
            </w:r>
          </w:p>
        </w:tc>
        <w:tc>
          <w:tcPr>
            <w:tcW w:w="2208" w:type="pct"/>
          </w:tcPr>
          <w:p w14:paraId="68FFAFA4" w14:textId="77777777" w:rsidR="00490679" w:rsidRPr="002E0958" w:rsidRDefault="00490679" w:rsidP="002E0958">
            <w:pPr>
              <w:spacing w:before="3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Ataques externos, com o objetivo de atacar e extorquir dados internos.</w:t>
            </w:r>
          </w:p>
        </w:tc>
        <w:tc>
          <w:tcPr>
            <w:tcW w:w="454" w:type="pct"/>
            <w:vAlign w:val="center"/>
          </w:tcPr>
          <w:p w14:paraId="34022163" w14:textId="77777777" w:rsidR="00490679" w:rsidRPr="002E0958" w:rsidRDefault="00490679" w:rsidP="002E0958">
            <w:pPr>
              <w:spacing w:before="3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Externo</w:t>
            </w:r>
          </w:p>
        </w:tc>
        <w:tc>
          <w:tcPr>
            <w:tcW w:w="1559" w:type="pct"/>
            <w:vAlign w:val="center"/>
          </w:tcPr>
          <w:p w14:paraId="50C7A1A4" w14:textId="11B156C0" w:rsidR="00490679" w:rsidRPr="002E0958" w:rsidRDefault="002E6E73" w:rsidP="002E0958">
            <w:pPr>
              <w:spacing w:before="3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Elevado</w:t>
            </w:r>
          </w:p>
        </w:tc>
      </w:tr>
      <w:tr w:rsidR="00C151FD" w:rsidRPr="00204574" w14:paraId="05F2DB3E" w14:textId="77777777" w:rsidTr="002E09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9" w:type="pct"/>
            <w:vAlign w:val="center"/>
          </w:tcPr>
          <w:p w14:paraId="71E5AEE8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Acesso não autorizado a dados</w:t>
            </w:r>
          </w:p>
        </w:tc>
        <w:tc>
          <w:tcPr>
            <w:tcW w:w="2208" w:type="pct"/>
          </w:tcPr>
          <w:p w14:paraId="1373DD6A" w14:textId="77777777" w:rsidR="00490679" w:rsidRPr="002E0958" w:rsidRDefault="00490679" w:rsidP="002E0958">
            <w:pPr>
              <w:spacing w:befor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Caso alguém os roube ou aceda ilegalmente aos dados.</w:t>
            </w:r>
          </w:p>
        </w:tc>
        <w:tc>
          <w:tcPr>
            <w:tcW w:w="454" w:type="pct"/>
            <w:vAlign w:val="center"/>
          </w:tcPr>
          <w:p w14:paraId="5F01EAF8" w14:textId="77777777" w:rsidR="00490679" w:rsidRPr="002E0958" w:rsidRDefault="00490679" w:rsidP="002E0958">
            <w:pPr>
              <w:spacing w:before="3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Interno</w:t>
            </w:r>
          </w:p>
        </w:tc>
        <w:tc>
          <w:tcPr>
            <w:tcW w:w="1559" w:type="pct"/>
            <w:vAlign w:val="center"/>
          </w:tcPr>
          <w:p w14:paraId="67A02686" w14:textId="73EABC74" w:rsidR="00490679" w:rsidRPr="002E0958" w:rsidRDefault="002E6E73" w:rsidP="002E0958">
            <w:pPr>
              <w:spacing w:before="3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Elevado</w:t>
            </w:r>
          </w:p>
        </w:tc>
      </w:tr>
      <w:tr w:rsidR="00204574" w:rsidRPr="00204574" w14:paraId="3D3000E0" w14:textId="77777777" w:rsidTr="002E095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9" w:type="pct"/>
            <w:vAlign w:val="center"/>
          </w:tcPr>
          <w:p w14:paraId="7D0A4554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Hackers.</w:t>
            </w:r>
          </w:p>
          <w:p w14:paraId="0E12A792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</w:p>
        </w:tc>
        <w:tc>
          <w:tcPr>
            <w:tcW w:w="2208" w:type="pct"/>
          </w:tcPr>
          <w:p w14:paraId="73E80BAD" w14:textId="77777777" w:rsidR="00490679" w:rsidRPr="002E0958" w:rsidRDefault="00490679" w:rsidP="002E0958">
            <w:pPr>
              <w:spacing w:before="36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Pessoa com grandes conhecimentos de informática e programação, que se dedica a encontrar falhas em ou a aceder ilegalmente a sistemas e redes computacionais.</w:t>
            </w:r>
          </w:p>
        </w:tc>
        <w:tc>
          <w:tcPr>
            <w:tcW w:w="454" w:type="pct"/>
            <w:vAlign w:val="center"/>
          </w:tcPr>
          <w:p w14:paraId="48C56B8E" w14:textId="512DA484" w:rsidR="00490679" w:rsidRPr="002E0958" w:rsidRDefault="00490679" w:rsidP="002E0958">
            <w:pPr>
              <w:spacing w:before="3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Externo</w:t>
            </w:r>
          </w:p>
        </w:tc>
        <w:tc>
          <w:tcPr>
            <w:tcW w:w="1559" w:type="pct"/>
            <w:vAlign w:val="center"/>
          </w:tcPr>
          <w:p w14:paraId="58BBF197" w14:textId="37E360DB" w:rsidR="00490679" w:rsidRPr="002E0958" w:rsidRDefault="002E6E73" w:rsidP="002E0958">
            <w:pPr>
              <w:spacing w:before="3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Elevado</w:t>
            </w:r>
          </w:p>
        </w:tc>
      </w:tr>
      <w:tr w:rsidR="00C151FD" w:rsidRPr="00204574" w14:paraId="55A8D817" w14:textId="77777777" w:rsidTr="002E095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79" w:type="pct"/>
            <w:vAlign w:val="center"/>
          </w:tcPr>
          <w:p w14:paraId="759E751A" w14:textId="77777777" w:rsidR="00490679" w:rsidRPr="002E0958" w:rsidRDefault="00490679" w:rsidP="002E0958">
            <w:pPr>
              <w:spacing w:before="360"/>
              <w:jc w:val="center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Spyware.</w:t>
            </w:r>
          </w:p>
        </w:tc>
        <w:tc>
          <w:tcPr>
            <w:tcW w:w="2208" w:type="pct"/>
          </w:tcPr>
          <w:p w14:paraId="5AFF5D94" w14:textId="77777777" w:rsidR="00490679" w:rsidRPr="002E0958" w:rsidRDefault="00490679" w:rsidP="002E0958">
            <w:pPr>
              <w:spacing w:befor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Spyware é um tipo de malware que tenta se esconder enquanto regista secretamente informações e rastreia as nossas atividades online em nos computadores ou dispositivos móveis.</w:t>
            </w:r>
          </w:p>
        </w:tc>
        <w:tc>
          <w:tcPr>
            <w:tcW w:w="454" w:type="pct"/>
            <w:vAlign w:val="center"/>
          </w:tcPr>
          <w:p w14:paraId="11B5EFC7" w14:textId="77777777" w:rsidR="00490679" w:rsidRPr="002E0958" w:rsidRDefault="00490679" w:rsidP="002E0958">
            <w:pPr>
              <w:spacing w:before="3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2E0958">
              <w:rPr>
                <w:rFonts w:cs="Times New Roman"/>
                <w:sz w:val="20"/>
                <w:szCs w:val="20"/>
              </w:rPr>
              <w:t>Externo</w:t>
            </w:r>
          </w:p>
        </w:tc>
        <w:tc>
          <w:tcPr>
            <w:tcW w:w="1559" w:type="pct"/>
            <w:vAlign w:val="center"/>
          </w:tcPr>
          <w:p w14:paraId="0BBC662F" w14:textId="7854ED6B" w:rsidR="00490679" w:rsidRPr="002E0958" w:rsidRDefault="002E6E73" w:rsidP="002E0958">
            <w:pPr>
              <w:spacing w:before="3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Elevado</w:t>
            </w:r>
          </w:p>
        </w:tc>
      </w:tr>
    </w:tbl>
    <w:p w14:paraId="39BD7BAB" w14:textId="08298871" w:rsidR="00AB10D3" w:rsidRDefault="00AB10D3" w:rsidP="00A93BA2">
      <w:pPr>
        <w:pStyle w:val="SemEspaamento"/>
        <w:spacing w:line="360" w:lineRule="auto"/>
        <w:rPr>
          <w:rFonts w:cs="Times New Roman"/>
          <w:szCs w:val="24"/>
        </w:rPr>
      </w:pPr>
    </w:p>
    <w:p w14:paraId="3C63F9BE" w14:textId="6270CBAF" w:rsidR="002E6E73" w:rsidRDefault="002E6E73" w:rsidP="00A93BA2">
      <w:pPr>
        <w:pStyle w:val="SemEspaamento"/>
        <w:spacing w:line="360" w:lineRule="auto"/>
        <w:rPr>
          <w:rFonts w:cs="Times New Roman"/>
          <w:szCs w:val="24"/>
        </w:rPr>
      </w:pPr>
    </w:p>
    <w:p w14:paraId="1C42D45D" w14:textId="4AD9BAD1" w:rsidR="002E6E73" w:rsidRDefault="002E6E73" w:rsidP="00A93BA2">
      <w:pPr>
        <w:pStyle w:val="SemEspaamento"/>
        <w:spacing w:line="360" w:lineRule="auto"/>
        <w:rPr>
          <w:rFonts w:cs="Times New Roman"/>
          <w:szCs w:val="24"/>
        </w:rPr>
      </w:pPr>
    </w:p>
    <w:p w14:paraId="1DE0C543" w14:textId="52FC4CF1" w:rsidR="002E6E73" w:rsidRDefault="002E6E73" w:rsidP="00A93BA2">
      <w:pPr>
        <w:pStyle w:val="SemEspaamento"/>
        <w:spacing w:line="360" w:lineRule="auto"/>
        <w:rPr>
          <w:rFonts w:cs="Times New Roman"/>
          <w:szCs w:val="24"/>
        </w:rPr>
      </w:pPr>
    </w:p>
    <w:p w14:paraId="34209CD5" w14:textId="622D64B4" w:rsidR="002E6E73" w:rsidRDefault="002E6E73" w:rsidP="00A93BA2">
      <w:pPr>
        <w:pStyle w:val="SemEspaamento"/>
        <w:spacing w:line="360" w:lineRule="auto"/>
        <w:rPr>
          <w:rFonts w:cs="Times New Roman"/>
          <w:szCs w:val="24"/>
        </w:rPr>
      </w:pPr>
    </w:p>
    <w:p w14:paraId="155FB8C6" w14:textId="45A722EC" w:rsidR="002E6E73" w:rsidRDefault="002E6E73" w:rsidP="002E6E73">
      <w:pPr>
        <w:pStyle w:val="Ttulo2"/>
      </w:pPr>
    </w:p>
    <w:p w14:paraId="37F38A02" w14:textId="4A930069" w:rsidR="002E6E73" w:rsidRDefault="002E6E73" w:rsidP="002E6E73">
      <w:pPr>
        <w:pStyle w:val="Ttulo2"/>
      </w:pPr>
      <w:bookmarkStart w:id="53" w:name="_Toc125034716"/>
      <w:r>
        <w:lastRenderedPageBreak/>
        <w:t>Mapa de riscos de segurança da</w:t>
      </w:r>
      <w:r w:rsidRPr="002E6E73">
        <w:t xml:space="preserve"> </w:t>
      </w:r>
      <w:r>
        <w:t xml:space="preserve"> empresa RMTech</w:t>
      </w:r>
      <w:bookmarkEnd w:id="53"/>
    </w:p>
    <w:p w14:paraId="1B04C8FA" w14:textId="7F1321AE" w:rsidR="007260CA" w:rsidRPr="007260CA" w:rsidRDefault="00A20D1D" w:rsidP="007260CA">
      <w:r>
        <w:rPr>
          <w:noProof/>
        </w:rPr>
        <mc:AlternateContent>
          <mc:Choice Requires="wps">
            <w:drawing>
              <wp:anchor distT="0" distB="0" distL="114300" distR="114300" simplePos="0" relativeHeight="251767808" behindDoc="1" locked="0" layoutInCell="1" allowOverlap="1" wp14:anchorId="1C00040D" wp14:editId="4ADD8E50">
                <wp:simplePos x="0" y="0"/>
                <wp:positionH relativeFrom="column">
                  <wp:posOffset>-621030</wp:posOffset>
                </wp:positionH>
                <wp:positionV relativeFrom="paragraph">
                  <wp:posOffset>5166995</wp:posOffset>
                </wp:positionV>
                <wp:extent cx="6638925" cy="635"/>
                <wp:effectExtent l="0" t="0" r="3175" b="12065"/>
                <wp:wrapTight wrapText="bothSides">
                  <wp:wrapPolygon edited="0">
                    <wp:start x="0" y="0"/>
                    <wp:lineTo x="0" y="0"/>
                    <wp:lineTo x="21569" y="0"/>
                    <wp:lineTo x="21569" y="0"/>
                    <wp:lineTo x="0" y="0"/>
                  </wp:wrapPolygon>
                </wp:wrapTight>
                <wp:docPr id="74" name="Caixa de Texto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6389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1B38572" w14:textId="0D812D2A" w:rsidR="00A20D1D" w:rsidRPr="00180915" w:rsidRDefault="00A20D1D" w:rsidP="00A20D1D">
                            <w:pPr>
                              <w:pStyle w:val="Legenda"/>
                              <w:rPr>
                                <w:noProof/>
                                <w:szCs w:val="22"/>
                              </w:rPr>
                            </w:pPr>
                            <w:bookmarkStart w:id="54" w:name="_Toc125032353"/>
                            <w:r>
                              <w:t xml:space="preserve">Figura </w:t>
                            </w:r>
                            <w:fldSimple w:instr=" SEQ Figura \* ARABIC ">
                              <w:r w:rsidR="00717B4D">
                                <w:rPr>
                                  <w:noProof/>
                                </w:rPr>
                                <w:t>10</w:t>
                              </w:r>
                            </w:fldSimple>
                            <w:r>
                              <w:t>.: Mapa de riscos de segurança.</w:t>
                            </w:r>
                            <w:bookmarkEnd w:id="5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C00040D" id="Caixa de Texto 74" o:spid="_x0000_s1041" type="#_x0000_t202" style="position:absolute;left:0;text-align:left;margin-left:-48.9pt;margin-top:406.85pt;width:522.75pt;height:.05pt;z-index:-251548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" stroked="f">
                <v:textbox style="mso-fit-shape-to-text:t" inset="0,0,0,0">
                  <w:txbxContent>
                    <w:p w14:paraId="21B38572" w14:textId="0D812D2A" w:rsidR="00A20D1D" w:rsidRPr="00180915" w:rsidRDefault="00A20D1D" w:rsidP="00A20D1D">
                      <w:pPr>
                        <w:pStyle w:val="Legenda"/>
                        <w:rPr>
                          <w:noProof/>
                          <w:szCs w:val="22"/>
                        </w:rPr>
                      </w:pPr>
                      <w:bookmarkStart w:id="55" w:name="_Toc125032353"/>
                      <w:r>
                        <w:t xml:space="preserve">Figura </w:t>
                      </w:r>
                      <w:fldSimple w:instr=" SEQ Figura \* ARABIC ">
                        <w:r w:rsidR="00717B4D">
                          <w:rPr>
                            <w:noProof/>
                          </w:rPr>
                          <w:t>10</w:t>
                        </w:r>
                      </w:fldSimple>
                      <w:r>
                        <w:t>.: Mapa de riscos de segurança.</w:t>
                      </w:r>
                      <w:bookmarkEnd w:id="55"/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765760" behindDoc="1" locked="0" layoutInCell="1" allowOverlap="1" wp14:anchorId="108F3C98" wp14:editId="45DBC4B4">
            <wp:simplePos x="0" y="0"/>
            <wp:positionH relativeFrom="margin">
              <wp:align>center</wp:align>
            </wp:positionH>
            <wp:positionV relativeFrom="paragraph">
              <wp:posOffset>228268</wp:posOffset>
            </wp:positionV>
            <wp:extent cx="6638925" cy="4881880"/>
            <wp:effectExtent l="0" t="0" r="3175" b="0"/>
            <wp:wrapTight wrapText="bothSides">
              <wp:wrapPolygon edited="0">
                <wp:start x="0" y="0"/>
                <wp:lineTo x="0" y="21521"/>
                <wp:lineTo x="21569" y="21521"/>
                <wp:lineTo x="21569" y="0"/>
                <wp:lineTo x="0" y="0"/>
              </wp:wrapPolygon>
            </wp:wrapTight>
            <wp:docPr id="73" name="Imagem 73" descr="Insight em Saúde e Segurança do Trabalho: Riscos Ocupacionai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Insight em Saúde e Segurança do Trabalho: Riscos Ocupacionais"/>
                    <pic:cNvPicPr>
                      <a:picLocks noChangeAspect="1" noChangeArrowheads="1"/>
                    </pic:cNvPicPr>
                  </pic:nvPicPr>
                  <pic:blipFill rotWithShape="1"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539" b="3853"/>
                    <a:stretch/>
                  </pic:blipFill>
                  <pic:spPr bwMode="auto">
                    <a:xfrm>
                      <a:off x="0" y="0"/>
                      <a:ext cx="6638925" cy="4881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fldChar w:fldCharType="begin"/>
      </w:r>
      <w:r>
        <w:instrText xml:space="preserve"> INCLUDEPICTURE "/Users/miguelmagalhaes/Library/Group Containers/UBF8T346G9.ms/WebArchiveCopyPasteTempFiles/com.microsoft.Word/Tabela%2BLuzen.bmp" \* MERGEFORMATINET </w:instrText>
      </w:r>
      <w:r w:rsidR="00000000">
        <w:fldChar w:fldCharType="separate"/>
      </w:r>
      <w:r>
        <w:fldChar w:fldCharType="end"/>
      </w:r>
    </w:p>
    <w:sectPr w:rsidR="007260CA" w:rsidRPr="007260CA" w:rsidSect="00F11A19">
      <w:headerReference w:type="default" r:id="rId50"/>
      <w:footerReference w:type="default" r:id="rId51"/>
      <w:pgSz w:w="11906" w:h="16838"/>
      <w:pgMar w:top="1417" w:right="1701" w:bottom="1417" w:left="1701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3203FE" w14:textId="77777777" w:rsidR="00F47D17" w:rsidRDefault="00F47D17" w:rsidP="00A93BA2">
      <w:r>
        <w:separator/>
      </w:r>
    </w:p>
  </w:endnote>
  <w:endnote w:type="continuationSeparator" w:id="0">
    <w:p w14:paraId="2E38A73A" w14:textId="77777777" w:rsidR="00F47D17" w:rsidRDefault="00F47D17" w:rsidP="00A93B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Oswald">
    <w:altName w:val="Oswald"/>
    <w:charset w:val="00"/>
    <w:family w:val="auto"/>
    <w:pitch w:val="variable"/>
    <w:sig w:usb0="2000020F" w:usb1="00000000" w:usb2="00000000" w:usb3="00000000" w:csb0="00000197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93336885"/>
      <w:docPartObj>
        <w:docPartGallery w:val="Page Numbers (Bottom of Page)"/>
        <w:docPartUnique/>
      </w:docPartObj>
    </w:sdtPr>
    <w:sdtContent>
      <w:p w14:paraId="41C717CB" w14:textId="774EA8B2" w:rsidR="00440585" w:rsidRDefault="00725EFE">
        <w:pPr>
          <w:pStyle w:val="Rodap"/>
          <w:jc w:val="right"/>
        </w:pPr>
        <w:r>
          <w:t xml:space="preserve">Página </w:t>
        </w:r>
        <w:r>
          <w:rPr>
            <w:b/>
            <w:bCs/>
          </w:rPr>
          <w:fldChar w:fldCharType="begin"/>
        </w:r>
        <w:r>
          <w:rPr>
            <w:b/>
            <w:bCs/>
          </w:rPr>
          <w:instrText>PAGE  \* Arabic  \* MERGEFORMAT</w:instrText>
        </w:r>
        <w:r>
          <w:rPr>
            <w:b/>
            <w:bCs/>
          </w:rPr>
          <w:fldChar w:fldCharType="separate"/>
        </w:r>
        <w:r>
          <w:rPr>
            <w:b/>
            <w:bCs/>
          </w:rPr>
          <w:t>1</w:t>
        </w:r>
        <w:r>
          <w:rPr>
            <w:b/>
            <w:bCs/>
          </w:rPr>
          <w:fldChar w:fldCharType="end"/>
        </w:r>
        <w:r>
          <w:t xml:space="preserve"> de </w:t>
        </w:r>
        <w:r>
          <w:rPr>
            <w:b/>
            <w:bCs/>
          </w:rPr>
          <w:fldChar w:fldCharType="begin"/>
        </w:r>
        <w:r>
          <w:rPr>
            <w:b/>
            <w:bCs/>
          </w:rPr>
          <w:instrText>NUMPAGES  \* Arabic  \* MERGEFORMAT</w:instrText>
        </w:r>
        <w:r>
          <w:rPr>
            <w:b/>
            <w:bCs/>
          </w:rPr>
          <w:fldChar w:fldCharType="separate"/>
        </w:r>
        <w:r>
          <w:rPr>
            <w:b/>
            <w:bCs/>
          </w:rPr>
          <w:t>2</w:t>
        </w:r>
        <w:r>
          <w:rPr>
            <w:b/>
            <w:bCs/>
          </w:rPr>
          <w:fldChar w:fldCharType="end"/>
        </w:r>
      </w:p>
    </w:sdtContent>
  </w:sdt>
  <w:p w14:paraId="2BF208D3" w14:textId="77777777" w:rsidR="00D25297" w:rsidRDefault="00D25297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224B50" w14:textId="77777777" w:rsidR="00F47D17" w:rsidRDefault="00F47D17" w:rsidP="00A93BA2">
      <w:r>
        <w:separator/>
      </w:r>
    </w:p>
  </w:footnote>
  <w:footnote w:type="continuationSeparator" w:id="0">
    <w:p w14:paraId="6BA72336" w14:textId="77777777" w:rsidR="00F47D17" w:rsidRDefault="00F47D17" w:rsidP="00A93BA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AAA9EE" w14:textId="6DDE6D46" w:rsidR="00D25297" w:rsidRPr="00EF52BA" w:rsidRDefault="00440585">
    <w:pPr>
      <w:pStyle w:val="Cabealho"/>
    </w:pPr>
    <w:r>
      <w:rPr>
        <w:noProof/>
        <w:lang w:eastAsia="pt-PT"/>
      </w:rPr>
      <w:drawing>
        <wp:anchor distT="0" distB="0" distL="114300" distR="114300" simplePos="0" relativeHeight="251658240" behindDoc="1" locked="0" layoutInCell="1" allowOverlap="1" wp14:anchorId="09130E78" wp14:editId="49CF7B14">
          <wp:simplePos x="0" y="0"/>
          <wp:positionH relativeFrom="column">
            <wp:posOffset>4324545</wp:posOffset>
          </wp:positionH>
          <wp:positionV relativeFrom="paragraph">
            <wp:posOffset>-117231</wp:posOffset>
          </wp:positionV>
          <wp:extent cx="1088781" cy="395377"/>
          <wp:effectExtent l="0" t="0" r="0" b="0"/>
          <wp:wrapNone/>
          <wp:docPr id="3" name="Picture 1" descr="Resultado de imagem para ispgay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Resultado de imagem para ispgaya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88781" cy="395377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 w:rsidR="00A44E73">
      <w:t>Segurança de Redes</w:t>
    </w:r>
    <w:r w:rsidR="006C0786">
      <w:t xml:space="preserve"> Informática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3D34AC"/>
    <w:multiLevelType w:val="hybridMultilevel"/>
    <w:tmpl w:val="DD8833F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C726707"/>
    <w:multiLevelType w:val="hybridMultilevel"/>
    <w:tmpl w:val="65587CF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CDA7312"/>
    <w:multiLevelType w:val="hybridMultilevel"/>
    <w:tmpl w:val="885811B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11C7E42"/>
    <w:multiLevelType w:val="hybridMultilevel"/>
    <w:tmpl w:val="DE0CF9A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13F53DB"/>
    <w:multiLevelType w:val="hybridMultilevel"/>
    <w:tmpl w:val="878C66F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5" w15:restartNumberingAfterBreak="0">
    <w:nsid w:val="482F09E7"/>
    <w:multiLevelType w:val="hybridMultilevel"/>
    <w:tmpl w:val="09F66CE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6" w15:restartNumberingAfterBreak="0">
    <w:nsid w:val="626A4E9E"/>
    <w:multiLevelType w:val="hybridMultilevel"/>
    <w:tmpl w:val="760ADA9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E1A1CA8"/>
    <w:multiLevelType w:val="multilevel"/>
    <w:tmpl w:val="FA68ED06"/>
    <w:lvl w:ilvl="0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>
      <w:start w:val="1"/>
      <w:numFmt w:val="decimal"/>
      <w:pStyle w:val="Subttulo"/>
      <w:isLgl/>
      <w:lvlText w:val="%1.%2"/>
      <w:lvlJc w:val="left"/>
      <w:pPr>
        <w:ind w:left="825" w:hanging="46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71F354BE"/>
    <w:multiLevelType w:val="hybridMultilevel"/>
    <w:tmpl w:val="A492F79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4D0302F"/>
    <w:multiLevelType w:val="hybridMultilevel"/>
    <w:tmpl w:val="923A61C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FC33C0B"/>
    <w:multiLevelType w:val="hybridMultilevel"/>
    <w:tmpl w:val="80D27BA6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86435402">
    <w:abstractNumId w:val="7"/>
  </w:num>
  <w:num w:numId="2" w16cid:durableId="766120691">
    <w:abstractNumId w:val="3"/>
  </w:num>
  <w:num w:numId="3" w16cid:durableId="1781798679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071151562">
    <w:abstractNumId w:val="7"/>
  </w:num>
  <w:num w:numId="5" w16cid:durableId="13002679">
    <w:abstractNumId w:val="7"/>
    <w:lvlOverride w:ilvl="0">
      <w:startOverride w:val="4"/>
    </w:lvlOverride>
    <w:lvlOverride w:ilvl="1">
      <w:startOverride w:val="3"/>
    </w:lvlOverride>
  </w:num>
  <w:num w:numId="6" w16cid:durableId="206104778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 w16cid:durableId="899444874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 w16cid:durableId="276376929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 w16cid:durableId="495341726">
    <w:abstractNumId w:val="2"/>
  </w:num>
  <w:num w:numId="10" w16cid:durableId="1438599506">
    <w:abstractNumId w:val="6"/>
  </w:num>
  <w:num w:numId="11" w16cid:durableId="1348484882">
    <w:abstractNumId w:val="1"/>
  </w:num>
  <w:num w:numId="12" w16cid:durableId="1980383334">
    <w:abstractNumId w:val="9"/>
  </w:num>
  <w:num w:numId="13" w16cid:durableId="877820298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 w16cid:durableId="1298298000">
    <w:abstractNumId w:val="10"/>
  </w:num>
  <w:num w:numId="15" w16cid:durableId="1289119141">
    <w:abstractNumId w:val="5"/>
  </w:num>
  <w:num w:numId="16" w16cid:durableId="65230114">
    <w:abstractNumId w:val="4"/>
  </w:num>
  <w:num w:numId="17" w16cid:durableId="1412391284">
    <w:abstractNumId w:val="8"/>
  </w:num>
  <w:num w:numId="18" w16cid:durableId="171481589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32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2BF5"/>
    <w:rsid w:val="00003A67"/>
    <w:rsid w:val="00005E86"/>
    <w:rsid w:val="00006A14"/>
    <w:rsid w:val="00007D1F"/>
    <w:rsid w:val="00013186"/>
    <w:rsid w:val="00025624"/>
    <w:rsid w:val="000414AA"/>
    <w:rsid w:val="000431BA"/>
    <w:rsid w:val="000439CF"/>
    <w:rsid w:val="00045B78"/>
    <w:rsid w:val="000568E8"/>
    <w:rsid w:val="00057E87"/>
    <w:rsid w:val="00064F48"/>
    <w:rsid w:val="0007649E"/>
    <w:rsid w:val="000771C7"/>
    <w:rsid w:val="00080CE5"/>
    <w:rsid w:val="000850E7"/>
    <w:rsid w:val="00092F4C"/>
    <w:rsid w:val="0009339C"/>
    <w:rsid w:val="0009348E"/>
    <w:rsid w:val="000A3C74"/>
    <w:rsid w:val="000C1F77"/>
    <w:rsid w:val="000C63C8"/>
    <w:rsid w:val="000D41C6"/>
    <w:rsid w:val="000D45AD"/>
    <w:rsid w:val="000D6ECB"/>
    <w:rsid w:val="000E11DA"/>
    <w:rsid w:val="000E2314"/>
    <w:rsid w:val="000E7B4E"/>
    <w:rsid w:val="000F3567"/>
    <w:rsid w:val="000F363D"/>
    <w:rsid w:val="000F42C3"/>
    <w:rsid w:val="000F7B49"/>
    <w:rsid w:val="001132EA"/>
    <w:rsid w:val="001141BD"/>
    <w:rsid w:val="00115BCA"/>
    <w:rsid w:val="00121DF1"/>
    <w:rsid w:val="0013002B"/>
    <w:rsid w:val="0013152F"/>
    <w:rsid w:val="00131EC6"/>
    <w:rsid w:val="00133C41"/>
    <w:rsid w:val="00141FC3"/>
    <w:rsid w:val="00142286"/>
    <w:rsid w:val="00144052"/>
    <w:rsid w:val="00145EBE"/>
    <w:rsid w:val="00146A24"/>
    <w:rsid w:val="00146B84"/>
    <w:rsid w:val="001513EF"/>
    <w:rsid w:val="0016095E"/>
    <w:rsid w:val="0017032E"/>
    <w:rsid w:val="00181474"/>
    <w:rsid w:val="001A1E0A"/>
    <w:rsid w:val="001A4579"/>
    <w:rsid w:val="001A4DED"/>
    <w:rsid w:val="001A7FE4"/>
    <w:rsid w:val="001C3443"/>
    <w:rsid w:val="001C549F"/>
    <w:rsid w:val="001C5F65"/>
    <w:rsid w:val="001D2D9C"/>
    <w:rsid w:val="001E520C"/>
    <w:rsid w:val="001E633D"/>
    <w:rsid w:val="001E7E2E"/>
    <w:rsid w:val="001F2D13"/>
    <w:rsid w:val="00201FA3"/>
    <w:rsid w:val="00204574"/>
    <w:rsid w:val="002124F5"/>
    <w:rsid w:val="002213FE"/>
    <w:rsid w:val="002241D1"/>
    <w:rsid w:val="00233C0C"/>
    <w:rsid w:val="00234FCC"/>
    <w:rsid w:val="00246574"/>
    <w:rsid w:val="002504E4"/>
    <w:rsid w:val="00253550"/>
    <w:rsid w:val="00257953"/>
    <w:rsid w:val="0027429C"/>
    <w:rsid w:val="00282C5B"/>
    <w:rsid w:val="00286177"/>
    <w:rsid w:val="00293ACE"/>
    <w:rsid w:val="00295CDD"/>
    <w:rsid w:val="002A36AE"/>
    <w:rsid w:val="002A6ECA"/>
    <w:rsid w:val="002C259F"/>
    <w:rsid w:val="002D037A"/>
    <w:rsid w:val="002D5A3C"/>
    <w:rsid w:val="002E0958"/>
    <w:rsid w:val="002E6E73"/>
    <w:rsid w:val="002F2078"/>
    <w:rsid w:val="002F75EF"/>
    <w:rsid w:val="0030084E"/>
    <w:rsid w:val="00302037"/>
    <w:rsid w:val="00302FFE"/>
    <w:rsid w:val="00304894"/>
    <w:rsid w:val="00304EE2"/>
    <w:rsid w:val="00311496"/>
    <w:rsid w:val="00311DD8"/>
    <w:rsid w:val="00313B92"/>
    <w:rsid w:val="00327B95"/>
    <w:rsid w:val="00342CA3"/>
    <w:rsid w:val="00346D80"/>
    <w:rsid w:val="003605BD"/>
    <w:rsid w:val="0036201F"/>
    <w:rsid w:val="00362F85"/>
    <w:rsid w:val="003752F3"/>
    <w:rsid w:val="00377048"/>
    <w:rsid w:val="003865A3"/>
    <w:rsid w:val="00391194"/>
    <w:rsid w:val="003923D5"/>
    <w:rsid w:val="003A66FD"/>
    <w:rsid w:val="003C3AC3"/>
    <w:rsid w:val="003C3D4E"/>
    <w:rsid w:val="003E1829"/>
    <w:rsid w:val="003F409F"/>
    <w:rsid w:val="004002FD"/>
    <w:rsid w:val="00403A80"/>
    <w:rsid w:val="004149E4"/>
    <w:rsid w:val="00421698"/>
    <w:rsid w:val="00421720"/>
    <w:rsid w:val="00421D97"/>
    <w:rsid w:val="00422777"/>
    <w:rsid w:val="00432926"/>
    <w:rsid w:val="00440585"/>
    <w:rsid w:val="00440D7B"/>
    <w:rsid w:val="004579EC"/>
    <w:rsid w:val="00461FFE"/>
    <w:rsid w:val="00470568"/>
    <w:rsid w:val="00471FC0"/>
    <w:rsid w:val="00483213"/>
    <w:rsid w:val="00487333"/>
    <w:rsid w:val="0049037F"/>
    <w:rsid w:val="00490679"/>
    <w:rsid w:val="00492470"/>
    <w:rsid w:val="004A3755"/>
    <w:rsid w:val="004A5644"/>
    <w:rsid w:val="004B1189"/>
    <w:rsid w:val="004C2EAE"/>
    <w:rsid w:val="004C4951"/>
    <w:rsid w:val="004C4E71"/>
    <w:rsid w:val="004C5D72"/>
    <w:rsid w:val="004D0C62"/>
    <w:rsid w:val="004D6478"/>
    <w:rsid w:val="004E1BB4"/>
    <w:rsid w:val="004E34BD"/>
    <w:rsid w:val="004F2494"/>
    <w:rsid w:val="00506D72"/>
    <w:rsid w:val="005128A1"/>
    <w:rsid w:val="005129BF"/>
    <w:rsid w:val="00517D75"/>
    <w:rsid w:val="005249D2"/>
    <w:rsid w:val="00526669"/>
    <w:rsid w:val="00532BEA"/>
    <w:rsid w:val="0053490D"/>
    <w:rsid w:val="00540C8B"/>
    <w:rsid w:val="00547230"/>
    <w:rsid w:val="0056060D"/>
    <w:rsid w:val="00561FC4"/>
    <w:rsid w:val="00563D93"/>
    <w:rsid w:val="00572BB8"/>
    <w:rsid w:val="00580382"/>
    <w:rsid w:val="00583215"/>
    <w:rsid w:val="005835A6"/>
    <w:rsid w:val="00594C1F"/>
    <w:rsid w:val="00595C34"/>
    <w:rsid w:val="005A0A58"/>
    <w:rsid w:val="005B22E8"/>
    <w:rsid w:val="005B4E27"/>
    <w:rsid w:val="005B7CA1"/>
    <w:rsid w:val="005C2EC5"/>
    <w:rsid w:val="005D5001"/>
    <w:rsid w:val="005D6C26"/>
    <w:rsid w:val="005D75E0"/>
    <w:rsid w:val="005F2424"/>
    <w:rsid w:val="005F2B56"/>
    <w:rsid w:val="00602796"/>
    <w:rsid w:val="006103DC"/>
    <w:rsid w:val="00624947"/>
    <w:rsid w:val="00624A2F"/>
    <w:rsid w:val="00632A0F"/>
    <w:rsid w:val="00647397"/>
    <w:rsid w:val="00665FDC"/>
    <w:rsid w:val="00681F7B"/>
    <w:rsid w:val="006872EF"/>
    <w:rsid w:val="0069458C"/>
    <w:rsid w:val="006971F0"/>
    <w:rsid w:val="006A2A6D"/>
    <w:rsid w:val="006A3C32"/>
    <w:rsid w:val="006A423B"/>
    <w:rsid w:val="006B00AB"/>
    <w:rsid w:val="006B25EB"/>
    <w:rsid w:val="006B7810"/>
    <w:rsid w:val="006B7A85"/>
    <w:rsid w:val="006C0653"/>
    <w:rsid w:val="006C0786"/>
    <w:rsid w:val="006C55D6"/>
    <w:rsid w:val="006C7D24"/>
    <w:rsid w:val="006D2241"/>
    <w:rsid w:val="006E0E40"/>
    <w:rsid w:val="006E26D0"/>
    <w:rsid w:val="006E3DA5"/>
    <w:rsid w:val="006F1C23"/>
    <w:rsid w:val="006F5CE7"/>
    <w:rsid w:val="00701D6A"/>
    <w:rsid w:val="00704F87"/>
    <w:rsid w:val="00711A84"/>
    <w:rsid w:val="00714B73"/>
    <w:rsid w:val="00716983"/>
    <w:rsid w:val="00717B4D"/>
    <w:rsid w:val="007231B5"/>
    <w:rsid w:val="00725EFE"/>
    <w:rsid w:val="007260CA"/>
    <w:rsid w:val="00730BDE"/>
    <w:rsid w:val="00734EF0"/>
    <w:rsid w:val="0073582A"/>
    <w:rsid w:val="00736D2A"/>
    <w:rsid w:val="00737046"/>
    <w:rsid w:val="00745EEA"/>
    <w:rsid w:val="00754E05"/>
    <w:rsid w:val="00764EA1"/>
    <w:rsid w:val="00766FB1"/>
    <w:rsid w:val="00771F3B"/>
    <w:rsid w:val="00773D8F"/>
    <w:rsid w:val="00774855"/>
    <w:rsid w:val="00783E1D"/>
    <w:rsid w:val="007864F9"/>
    <w:rsid w:val="007864FA"/>
    <w:rsid w:val="007A6EFD"/>
    <w:rsid w:val="007B039E"/>
    <w:rsid w:val="007B32BA"/>
    <w:rsid w:val="007B6F83"/>
    <w:rsid w:val="007B78BC"/>
    <w:rsid w:val="007C52CD"/>
    <w:rsid w:val="007D02C0"/>
    <w:rsid w:val="007D7BA5"/>
    <w:rsid w:val="007E796B"/>
    <w:rsid w:val="007F2663"/>
    <w:rsid w:val="007F3A67"/>
    <w:rsid w:val="008055B1"/>
    <w:rsid w:val="00805B5F"/>
    <w:rsid w:val="00806802"/>
    <w:rsid w:val="0080766B"/>
    <w:rsid w:val="0081064D"/>
    <w:rsid w:val="00810E5E"/>
    <w:rsid w:val="00820139"/>
    <w:rsid w:val="008204AC"/>
    <w:rsid w:val="00831806"/>
    <w:rsid w:val="0083424A"/>
    <w:rsid w:val="008361AF"/>
    <w:rsid w:val="00837B72"/>
    <w:rsid w:val="0085591A"/>
    <w:rsid w:val="008603C2"/>
    <w:rsid w:val="00864DDD"/>
    <w:rsid w:val="00874625"/>
    <w:rsid w:val="00877F9F"/>
    <w:rsid w:val="00880118"/>
    <w:rsid w:val="00880FF9"/>
    <w:rsid w:val="0088175D"/>
    <w:rsid w:val="00882E01"/>
    <w:rsid w:val="008A5993"/>
    <w:rsid w:val="008B2CFB"/>
    <w:rsid w:val="008C149D"/>
    <w:rsid w:val="008C1A84"/>
    <w:rsid w:val="008C65BE"/>
    <w:rsid w:val="008E2948"/>
    <w:rsid w:val="008E2D77"/>
    <w:rsid w:val="008F1C09"/>
    <w:rsid w:val="008F3CFF"/>
    <w:rsid w:val="00902155"/>
    <w:rsid w:val="009030D0"/>
    <w:rsid w:val="00910B38"/>
    <w:rsid w:val="00913AE7"/>
    <w:rsid w:val="009238CF"/>
    <w:rsid w:val="00924C8B"/>
    <w:rsid w:val="0093581F"/>
    <w:rsid w:val="009377E4"/>
    <w:rsid w:val="00941064"/>
    <w:rsid w:val="00943575"/>
    <w:rsid w:val="00945420"/>
    <w:rsid w:val="009471F9"/>
    <w:rsid w:val="0097507F"/>
    <w:rsid w:val="00975AD0"/>
    <w:rsid w:val="00976561"/>
    <w:rsid w:val="00976F83"/>
    <w:rsid w:val="00984AC0"/>
    <w:rsid w:val="00993B7D"/>
    <w:rsid w:val="009A1392"/>
    <w:rsid w:val="009A4342"/>
    <w:rsid w:val="009A520B"/>
    <w:rsid w:val="009C1FC2"/>
    <w:rsid w:val="009C3B03"/>
    <w:rsid w:val="009C6AD1"/>
    <w:rsid w:val="009D0573"/>
    <w:rsid w:val="009D17D3"/>
    <w:rsid w:val="009D46D7"/>
    <w:rsid w:val="009E000A"/>
    <w:rsid w:val="009E1CB7"/>
    <w:rsid w:val="009F2BF0"/>
    <w:rsid w:val="009F5A20"/>
    <w:rsid w:val="009F76FC"/>
    <w:rsid w:val="009F7EE0"/>
    <w:rsid w:val="00A00113"/>
    <w:rsid w:val="00A03651"/>
    <w:rsid w:val="00A20D1D"/>
    <w:rsid w:val="00A239AB"/>
    <w:rsid w:val="00A35DE7"/>
    <w:rsid w:val="00A44E73"/>
    <w:rsid w:val="00A53DB1"/>
    <w:rsid w:val="00A70644"/>
    <w:rsid w:val="00A72AA0"/>
    <w:rsid w:val="00A77A73"/>
    <w:rsid w:val="00A93BA2"/>
    <w:rsid w:val="00AA00FC"/>
    <w:rsid w:val="00AB10D3"/>
    <w:rsid w:val="00AB4DEB"/>
    <w:rsid w:val="00AC1570"/>
    <w:rsid w:val="00AC2ED7"/>
    <w:rsid w:val="00AC5249"/>
    <w:rsid w:val="00AD2B33"/>
    <w:rsid w:val="00AE10AB"/>
    <w:rsid w:val="00AE22DF"/>
    <w:rsid w:val="00AE6D94"/>
    <w:rsid w:val="00AE7DA6"/>
    <w:rsid w:val="00AF3CF6"/>
    <w:rsid w:val="00AF5378"/>
    <w:rsid w:val="00B01A19"/>
    <w:rsid w:val="00B11229"/>
    <w:rsid w:val="00B1124C"/>
    <w:rsid w:val="00B20B46"/>
    <w:rsid w:val="00B23718"/>
    <w:rsid w:val="00B30155"/>
    <w:rsid w:val="00B330FF"/>
    <w:rsid w:val="00B33FE5"/>
    <w:rsid w:val="00B360B2"/>
    <w:rsid w:val="00B440BF"/>
    <w:rsid w:val="00B54638"/>
    <w:rsid w:val="00B61BBF"/>
    <w:rsid w:val="00B65E06"/>
    <w:rsid w:val="00B6698B"/>
    <w:rsid w:val="00B70C7A"/>
    <w:rsid w:val="00B72063"/>
    <w:rsid w:val="00B7236A"/>
    <w:rsid w:val="00B73A22"/>
    <w:rsid w:val="00B81449"/>
    <w:rsid w:val="00B81764"/>
    <w:rsid w:val="00B94995"/>
    <w:rsid w:val="00BA2DD1"/>
    <w:rsid w:val="00BB1ACD"/>
    <w:rsid w:val="00BC60DF"/>
    <w:rsid w:val="00BD06F3"/>
    <w:rsid w:val="00BE2188"/>
    <w:rsid w:val="00BE3BC9"/>
    <w:rsid w:val="00BE6904"/>
    <w:rsid w:val="00BF13BB"/>
    <w:rsid w:val="00BF6089"/>
    <w:rsid w:val="00C028A2"/>
    <w:rsid w:val="00C030F4"/>
    <w:rsid w:val="00C04396"/>
    <w:rsid w:val="00C04A7A"/>
    <w:rsid w:val="00C06C40"/>
    <w:rsid w:val="00C10F8A"/>
    <w:rsid w:val="00C151FD"/>
    <w:rsid w:val="00C17DD9"/>
    <w:rsid w:val="00C2035F"/>
    <w:rsid w:val="00C2220C"/>
    <w:rsid w:val="00C23954"/>
    <w:rsid w:val="00C26106"/>
    <w:rsid w:val="00C32A94"/>
    <w:rsid w:val="00C3448A"/>
    <w:rsid w:val="00C36AB6"/>
    <w:rsid w:val="00C4224A"/>
    <w:rsid w:val="00C424D8"/>
    <w:rsid w:val="00C468A7"/>
    <w:rsid w:val="00C46EC0"/>
    <w:rsid w:val="00C5189E"/>
    <w:rsid w:val="00C5229A"/>
    <w:rsid w:val="00C553A2"/>
    <w:rsid w:val="00C62A7F"/>
    <w:rsid w:val="00C63DC5"/>
    <w:rsid w:val="00C674AE"/>
    <w:rsid w:val="00C765E5"/>
    <w:rsid w:val="00C76D9D"/>
    <w:rsid w:val="00C86F45"/>
    <w:rsid w:val="00C87CAF"/>
    <w:rsid w:val="00C92F27"/>
    <w:rsid w:val="00C944B9"/>
    <w:rsid w:val="00C97523"/>
    <w:rsid w:val="00CA0024"/>
    <w:rsid w:val="00CA0665"/>
    <w:rsid w:val="00CA1D8E"/>
    <w:rsid w:val="00CA59A8"/>
    <w:rsid w:val="00CA626C"/>
    <w:rsid w:val="00CA71C7"/>
    <w:rsid w:val="00CA77D4"/>
    <w:rsid w:val="00CA7ADE"/>
    <w:rsid w:val="00CB0518"/>
    <w:rsid w:val="00CB2F94"/>
    <w:rsid w:val="00CC0679"/>
    <w:rsid w:val="00CC31B9"/>
    <w:rsid w:val="00CC3CBF"/>
    <w:rsid w:val="00CC6F34"/>
    <w:rsid w:val="00CD1504"/>
    <w:rsid w:val="00CD7671"/>
    <w:rsid w:val="00CE04F1"/>
    <w:rsid w:val="00CE1B19"/>
    <w:rsid w:val="00CE29EF"/>
    <w:rsid w:val="00CF105E"/>
    <w:rsid w:val="00CF4A15"/>
    <w:rsid w:val="00CF53A0"/>
    <w:rsid w:val="00D038BC"/>
    <w:rsid w:val="00D25297"/>
    <w:rsid w:val="00D27FEB"/>
    <w:rsid w:val="00D378CE"/>
    <w:rsid w:val="00D4026D"/>
    <w:rsid w:val="00D41A03"/>
    <w:rsid w:val="00D42A65"/>
    <w:rsid w:val="00D46BE4"/>
    <w:rsid w:val="00D7795A"/>
    <w:rsid w:val="00D8219B"/>
    <w:rsid w:val="00D86BD6"/>
    <w:rsid w:val="00DA1B06"/>
    <w:rsid w:val="00DA2C32"/>
    <w:rsid w:val="00DA4CD1"/>
    <w:rsid w:val="00DB090D"/>
    <w:rsid w:val="00DB4EE9"/>
    <w:rsid w:val="00DB698D"/>
    <w:rsid w:val="00DB6A89"/>
    <w:rsid w:val="00DC0FBF"/>
    <w:rsid w:val="00DC3A08"/>
    <w:rsid w:val="00DC4C1F"/>
    <w:rsid w:val="00DD0480"/>
    <w:rsid w:val="00DD4069"/>
    <w:rsid w:val="00DE53E5"/>
    <w:rsid w:val="00DF0729"/>
    <w:rsid w:val="00DF0CFF"/>
    <w:rsid w:val="00DF6426"/>
    <w:rsid w:val="00E13AB5"/>
    <w:rsid w:val="00E23AE2"/>
    <w:rsid w:val="00E3050E"/>
    <w:rsid w:val="00E31EF7"/>
    <w:rsid w:val="00E419E2"/>
    <w:rsid w:val="00E43364"/>
    <w:rsid w:val="00E52AC6"/>
    <w:rsid w:val="00E538BB"/>
    <w:rsid w:val="00E53926"/>
    <w:rsid w:val="00E5797C"/>
    <w:rsid w:val="00E61668"/>
    <w:rsid w:val="00E6427A"/>
    <w:rsid w:val="00E655F5"/>
    <w:rsid w:val="00E70CF4"/>
    <w:rsid w:val="00E73FDA"/>
    <w:rsid w:val="00E80AFE"/>
    <w:rsid w:val="00E95E18"/>
    <w:rsid w:val="00EA0DC6"/>
    <w:rsid w:val="00EB3CA7"/>
    <w:rsid w:val="00EB4DBC"/>
    <w:rsid w:val="00EB65F7"/>
    <w:rsid w:val="00EC2466"/>
    <w:rsid w:val="00EC452C"/>
    <w:rsid w:val="00EC4B34"/>
    <w:rsid w:val="00EC6263"/>
    <w:rsid w:val="00EC6278"/>
    <w:rsid w:val="00ED256F"/>
    <w:rsid w:val="00EE2BF5"/>
    <w:rsid w:val="00EF52BA"/>
    <w:rsid w:val="00F02504"/>
    <w:rsid w:val="00F072D9"/>
    <w:rsid w:val="00F11A19"/>
    <w:rsid w:val="00F17418"/>
    <w:rsid w:val="00F178D7"/>
    <w:rsid w:val="00F17D3A"/>
    <w:rsid w:val="00F23269"/>
    <w:rsid w:val="00F3261F"/>
    <w:rsid w:val="00F3364C"/>
    <w:rsid w:val="00F41563"/>
    <w:rsid w:val="00F47D17"/>
    <w:rsid w:val="00F50B8E"/>
    <w:rsid w:val="00F569E9"/>
    <w:rsid w:val="00F6205F"/>
    <w:rsid w:val="00F64D9C"/>
    <w:rsid w:val="00F76830"/>
    <w:rsid w:val="00F8058F"/>
    <w:rsid w:val="00F90F70"/>
    <w:rsid w:val="00F92103"/>
    <w:rsid w:val="00FA5A81"/>
    <w:rsid w:val="00FA7947"/>
    <w:rsid w:val="00FB1AA6"/>
    <w:rsid w:val="00FB56C7"/>
    <w:rsid w:val="00FC09B7"/>
    <w:rsid w:val="00FC40B6"/>
    <w:rsid w:val="00FD0755"/>
    <w:rsid w:val="00FD2944"/>
    <w:rsid w:val="00FD3605"/>
    <w:rsid w:val="00FD50C5"/>
    <w:rsid w:val="00FD6414"/>
    <w:rsid w:val="00FE6775"/>
    <w:rsid w:val="00FF398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F7977D5"/>
  <w15:docId w15:val="{5B37DE0F-9B43-4A24-B6B3-73EAE5EDF2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ajorHAnsi" w:eastAsiaTheme="majorEastAsia" w:hAnsiTheme="majorHAnsi" w:cstheme="maj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41BD"/>
    <w:pPr>
      <w:spacing w:after="0" w:line="240" w:lineRule="auto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ter"/>
    <w:uiPriority w:val="9"/>
    <w:qFormat/>
    <w:rsid w:val="00A70644"/>
    <w:pPr>
      <w:spacing w:before="480"/>
      <w:contextualSpacing/>
      <w:outlineLvl w:val="0"/>
    </w:pPr>
    <w:rPr>
      <w:smallCaps/>
      <w:spacing w:val="5"/>
      <w:sz w:val="36"/>
      <w:szCs w:val="36"/>
    </w:rPr>
  </w:style>
  <w:style w:type="paragraph" w:styleId="Ttulo2">
    <w:name w:val="heading 2"/>
    <w:basedOn w:val="Normal"/>
    <w:next w:val="Normal"/>
    <w:link w:val="Ttulo2Carter"/>
    <w:uiPriority w:val="9"/>
    <w:unhideWhenUsed/>
    <w:qFormat/>
    <w:rsid w:val="00141FC3"/>
    <w:pPr>
      <w:spacing w:before="200" w:line="271" w:lineRule="auto"/>
      <w:outlineLvl w:val="1"/>
    </w:pPr>
    <w:rPr>
      <w:smallCaps/>
      <w:sz w:val="28"/>
      <w:szCs w:val="28"/>
    </w:rPr>
  </w:style>
  <w:style w:type="paragraph" w:styleId="Ttulo3">
    <w:name w:val="heading 3"/>
    <w:basedOn w:val="Normal"/>
    <w:next w:val="Normal"/>
    <w:link w:val="Ttulo3Carter"/>
    <w:uiPriority w:val="9"/>
    <w:semiHidden/>
    <w:unhideWhenUsed/>
    <w:qFormat/>
    <w:rsid w:val="00141FC3"/>
    <w:pPr>
      <w:spacing w:before="200" w:line="271" w:lineRule="auto"/>
      <w:outlineLvl w:val="2"/>
    </w:pPr>
    <w:rPr>
      <w:i/>
      <w:iCs/>
      <w:smallCaps/>
      <w:spacing w:val="5"/>
      <w:sz w:val="26"/>
      <w:szCs w:val="26"/>
    </w:rPr>
  </w:style>
  <w:style w:type="paragraph" w:styleId="Ttulo4">
    <w:name w:val="heading 4"/>
    <w:basedOn w:val="Normal"/>
    <w:next w:val="Normal"/>
    <w:link w:val="Ttulo4Carter"/>
    <w:uiPriority w:val="9"/>
    <w:semiHidden/>
    <w:unhideWhenUsed/>
    <w:qFormat/>
    <w:rsid w:val="00141FC3"/>
    <w:pPr>
      <w:spacing w:line="271" w:lineRule="auto"/>
      <w:outlineLvl w:val="3"/>
    </w:pPr>
    <w:rPr>
      <w:b/>
      <w:bCs/>
      <w:spacing w:val="5"/>
      <w:szCs w:val="24"/>
    </w:rPr>
  </w:style>
  <w:style w:type="paragraph" w:styleId="Ttulo5">
    <w:name w:val="heading 5"/>
    <w:basedOn w:val="Normal"/>
    <w:next w:val="Normal"/>
    <w:link w:val="Ttulo5Carter"/>
    <w:uiPriority w:val="9"/>
    <w:semiHidden/>
    <w:unhideWhenUsed/>
    <w:qFormat/>
    <w:rsid w:val="00141FC3"/>
    <w:pPr>
      <w:spacing w:line="271" w:lineRule="auto"/>
      <w:outlineLvl w:val="4"/>
    </w:pPr>
    <w:rPr>
      <w:i/>
      <w:iCs/>
      <w:szCs w:val="24"/>
    </w:rPr>
  </w:style>
  <w:style w:type="paragraph" w:styleId="Ttulo6">
    <w:name w:val="heading 6"/>
    <w:basedOn w:val="Normal"/>
    <w:next w:val="Normal"/>
    <w:link w:val="Ttulo6Carter"/>
    <w:uiPriority w:val="9"/>
    <w:semiHidden/>
    <w:unhideWhenUsed/>
    <w:qFormat/>
    <w:rsid w:val="00141FC3"/>
    <w:pPr>
      <w:shd w:val="clear" w:color="auto" w:fill="FFFFFF" w:themeFill="background1"/>
      <w:spacing w:line="271" w:lineRule="auto"/>
      <w:outlineLvl w:val="5"/>
    </w:pPr>
    <w:rPr>
      <w:b/>
      <w:bCs/>
      <w:color w:val="595959" w:themeColor="text1" w:themeTint="A6"/>
      <w:spacing w:val="5"/>
    </w:rPr>
  </w:style>
  <w:style w:type="paragraph" w:styleId="Ttulo7">
    <w:name w:val="heading 7"/>
    <w:basedOn w:val="Normal"/>
    <w:next w:val="Normal"/>
    <w:link w:val="Ttulo7Carter"/>
    <w:uiPriority w:val="9"/>
    <w:semiHidden/>
    <w:unhideWhenUsed/>
    <w:qFormat/>
    <w:rsid w:val="00141FC3"/>
    <w:pPr>
      <w:outlineLvl w:val="6"/>
    </w:pPr>
    <w:rPr>
      <w:b/>
      <w:bCs/>
      <w:i/>
      <w:iCs/>
      <w:color w:val="5A5A5A" w:themeColor="text1" w:themeTint="A5"/>
      <w:sz w:val="20"/>
      <w:szCs w:val="20"/>
    </w:rPr>
  </w:style>
  <w:style w:type="paragraph" w:styleId="Ttulo8">
    <w:name w:val="heading 8"/>
    <w:basedOn w:val="Normal"/>
    <w:next w:val="Normal"/>
    <w:link w:val="Ttulo8Carter"/>
    <w:uiPriority w:val="9"/>
    <w:semiHidden/>
    <w:unhideWhenUsed/>
    <w:qFormat/>
    <w:rsid w:val="00141FC3"/>
    <w:pPr>
      <w:outlineLvl w:val="7"/>
    </w:pPr>
    <w:rPr>
      <w:b/>
      <w:bCs/>
      <w:color w:val="7F7F7F" w:themeColor="text1" w:themeTint="80"/>
      <w:sz w:val="20"/>
      <w:szCs w:val="20"/>
    </w:rPr>
  </w:style>
  <w:style w:type="paragraph" w:styleId="Ttulo9">
    <w:name w:val="heading 9"/>
    <w:basedOn w:val="Normal"/>
    <w:next w:val="Normal"/>
    <w:link w:val="Ttulo9Carter"/>
    <w:uiPriority w:val="9"/>
    <w:semiHidden/>
    <w:unhideWhenUsed/>
    <w:qFormat/>
    <w:rsid w:val="00141FC3"/>
    <w:pPr>
      <w:spacing w:line="271" w:lineRule="auto"/>
      <w:outlineLvl w:val="8"/>
    </w:pPr>
    <w:rPr>
      <w:b/>
      <w:bCs/>
      <w:i/>
      <w:iCs/>
      <w:color w:val="7F7F7F" w:themeColor="text1" w:themeTint="80"/>
      <w:sz w:val="18"/>
      <w:szCs w:val="18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arter"/>
    <w:uiPriority w:val="99"/>
    <w:semiHidden/>
    <w:unhideWhenUsed/>
    <w:rsid w:val="00AB10D3"/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AB10D3"/>
    <w:rPr>
      <w:rFonts w:ascii="Tahoma" w:hAnsi="Tahoma" w:cs="Tahoma"/>
      <w:sz w:val="16"/>
      <w:szCs w:val="16"/>
    </w:rPr>
  </w:style>
  <w:style w:type="paragraph" w:styleId="SemEspaamento">
    <w:name w:val="No Spacing"/>
    <w:basedOn w:val="Normal"/>
    <w:uiPriority w:val="1"/>
    <w:qFormat/>
    <w:rsid w:val="00141FC3"/>
  </w:style>
  <w:style w:type="paragraph" w:styleId="PargrafodaLista">
    <w:name w:val="List Paragraph"/>
    <w:basedOn w:val="Normal"/>
    <w:uiPriority w:val="34"/>
    <w:qFormat/>
    <w:rsid w:val="00141FC3"/>
    <w:pPr>
      <w:ind w:left="720"/>
      <w:contextualSpacing/>
    </w:pPr>
  </w:style>
  <w:style w:type="paragraph" w:styleId="Ttulo">
    <w:name w:val="Title"/>
    <w:basedOn w:val="Normal"/>
    <w:next w:val="Normal"/>
    <w:link w:val="TtuloCarter"/>
    <w:uiPriority w:val="10"/>
    <w:qFormat/>
    <w:rsid w:val="00FF398E"/>
    <w:pPr>
      <w:spacing w:after="300"/>
      <w:contextualSpacing/>
    </w:pPr>
    <w:rPr>
      <w:rFonts w:cs="Times New Roman"/>
      <w:b/>
      <w:smallCaps/>
      <w:sz w:val="32"/>
      <w:szCs w:val="32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FF398E"/>
    <w:rPr>
      <w:rFonts w:ascii="Times New Roman" w:hAnsi="Times New Roman" w:cs="Times New Roman"/>
      <w:b/>
      <w:smallCaps/>
      <w:sz w:val="32"/>
      <w:szCs w:val="32"/>
    </w:rPr>
  </w:style>
  <w:style w:type="character" w:customStyle="1" w:styleId="Ttulo1Carter">
    <w:name w:val="Título 1 Caráter"/>
    <w:basedOn w:val="Tipodeletrapredefinidodopargrafo"/>
    <w:link w:val="Ttulo1"/>
    <w:uiPriority w:val="9"/>
    <w:rsid w:val="00A70644"/>
    <w:rPr>
      <w:rFonts w:ascii="Times New Roman" w:hAnsi="Times New Roman"/>
      <w:smallCaps/>
      <w:spacing w:val="5"/>
      <w:sz w:val="36"/>
      <w:szCs w:val="36"/>
    </w:rPr>
  </w:style>
  <w:style w:type="character" w:customStyle="1" w:styleId="Ttulo2Carter">
    <w:name w:val="Título 2 Caráter"/>
    <w:basedOn w:val="Tipodeletrapredefinidodopargrafo"/>
    <w:link w:val="Ttulo2"/>
    <w:uiPriority w:val="9"/>
    <w:rsid w:val="00141FC3"/>
    <w:rPr>
      <w:smallCaps/>
      <w:sz w:val="28"/>
      <w:szCs w:val="28"/>
    </w:rPr>
  </w:style>
  <w:style w:type="character" w:customStyle="1" w:styleId="Ttulo3Carter">
    <w:name w:val="Título 3 Caráter"/>
    <w:basedOn w:val="Tipodeletrapredefinidodopargrafo"/>
    <w:link w:val="Ttulo3"/>
    <w:uiPriority w:val="9"/>
    <w:semiHidden/>
    <w:rsid w:val="00141FC3"/>
    <w:rPr>
      <w:i/>
      <w:iCs/>
      <w:smallCaps/>
      <w:spacing w:val="5"/>
      <w:sz w:val="26"/>
      <w:szCs w:val="26"/>
    </w:rPr>
  </w:style>
  <w:style w:type="character" w:customStyle="1" w:styleId="Ttulo4Carter">
    <w:name w:val="Título 4 Caráter"/>
    <w:basedOn w:val="Tipodeletrapredefinidodopargrafo"/>
    <w:link w:val="Ttulo4"/>
    <w:uiPriority w:val="9"/>
    <w:semiHidden/>
    <w:rsid w:val="00141FC3"/>
    <w:rPr>
      <w:b/>
      <w:bCs/>
      <w:spacing w:val="5"/>
      <w:sz w:val="24"/>
      <w:szCs w:val="24"/>
    </w:rPr>
  </w:style>
  <w:style w:type="character" w:customStyle="1" w:styleId="Ttulo5Carter">
    <w:name w:val="Título 5 Caráter"/>
    <w:basedOn w:val="Tipodeletrapredefinidodopargrafo"/>
    <w:link w:val="Ttulo5"/>
    <w:uiPriority w:val="9"/>
    <w:semiHidden/>
    <w:rsid w:val="00141FC3"/>
    <w:rPr>
      <w:i/>
      <w:iCs/>
      <w:sz w:val="24"/>
      <w:szCs w:val="24"/>
    </w:rPr>
  </w:style>
  <w:style w:type="character" w:customStyle="1" w:styleId="Ttulo6Carter">
    <w:name w:val="Título 6 Caráter"/>
    <w:basedOn w:val="Tipodeletrapredefinidodopargrafo"/>
    <w:link w:val="Ttulo6"/>
    <w:uiPriority w:val="9"/>
    <w:semiHidden/>
    <w:rsid w:val="00141FC3"/>
    <w:rPr>
      <w:b/>
      <w:bCs/>
      <w:color w:val="595959" w:themeColor="text1" w:themeTint="A6"/>
      <w:spacing w:val="5"/>
      <w:shd w:val="clear" w:color="auto" w:fill="FFFFFF" w:themeFill="background1"/>
    </w:rPr>
  </w:style>
  <w:style w:type="character" w:customStyle="1" w:styleId="Ttulo7Carter">
    <w:name w:val="Título 7 Caráter"/>
    <w:basedOn w:val="Tipodeletrapredefinidodopargrafo"/>
    <w:link w:val="Ttulo7"/>
    <w:uiPriority w:val="9"/>
    <w:semiHidden/>
    <w:rsid w:val="00141FC3"/>
    <w:rPr>
      <w:b/>
      <w:bCs/>
      <w:i/>
      <w:iCs/>
      <w:color w:val="5A5A5A" w:themeColor="text1" w:themeTint="A5"/>
      <w:sz w:val="20"/>
      <w:szCs w:val="20"/>
    </w:rPr>
  </w:style>
  <w:style w:type="character" w:customStyle="1" w:styleId="Ttulo8Carter">
    <w:name w:val="Título 8 Caráter"/>
    <w:basedOn w:val="Tipodeletrapredefinidodopargrafo"/>
    <w:link w:val="Ttulo8"/>
    <w:uiPriority w:val="9"/>
    <w:semiHidden/>
    <w:rsid w:val="00141FC3"/>
    <w:rPr>
      <w:b/>
      <w:bCs/>
      <w:color w:val="7F7F7F" w:themeColor="text1" w:themeTint="80"/>
      <w:sz w:val="20"/>
      <w:szCs w:val="20"/>
    </w:rPr>
  </w:style>
  <w:style w:type="character" w:customStyle="1" w:styleId="Ttulo9Carter">
    <w:name w:val="Título 9 Caráter"/>
    <w:basedOn w:val="Tipodeletrapredefinidodopargrafo"/>
    <w:link w:val="Ttulo9"/>
    <w:uiPriority w:val="9"/>
    <w:semiHidden/>
    <w:rsid w:val="00141FC3"/>
    <w:rPr>
      <w:b/>
      <w:bCs/>
      <w:i/>
      <w:iCs/>
      <w:color w:val="7F7F7F" w:themeColor="text1" w:themeTint="80"/>
      <w:sz w:val="18"/>
      <w:szCs w:val="18"/>
    </w:rPr>
  </w:style>
  <w:style w:type="paragraph" w:styleId="Subttulo">
    <w:name w:val="Subtitle"/>
    <w:basedOn w:val="Normal"/>
    <w:next w:val="Normal"/>
    <w:link w:val="SubttuloCarter"/>
    <w:autoRedefine/>
    <w:uiPriority w:val="11"/>
    <w:qFormat/>
    <w:rsid w:val="00B7236A"/>
    <w:pPr>
      <w:numPr>
        <w:ilvl w:val="1"/>
        <w:numId w:val="1"/>
      </w:numPr>
      <w:spacing w:before="240" w:line="360" w:lineRule="auto"/>
      <w:ind w:left="822"/>
    </w:pPr>
    <w:rPr>
      <w:rFonts w:cs="Times New Roman"/>
      <w:b/>
      <w:iCs/>
      <w:smallCaps/>
      <w:spacing w:val="10"/>
      <w:sz w:val="28"/>
      <w:szCs w:val="28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B7236A"/>
    <w:rPr>
      <w:rFonts w:ascii="Times New Roman" w:hAnsi="Times New Roman" w:cs="Times New Roman"/>
      <w:b/>
      <w:iCs/>
      <w:smallCaps/>
      <w:spacing w:val="10"/>
      <w:sz w:val="28"/>
      <w:szCs w:val="28"/>
    </w:rPr>
  </w:style>
  <w:style w:type="character" w:styleId="Forte">
    <w:name w:val="Strong"/>
    <w:uiPriority w:val="22"/>
    <w:qFormat/>
    <w:rsid w:val="00141FC3"/>
    <w:rPr>
      <w:b/>
      <w:bCs/>
    </w:rPr>
  </w:style>
  <w:style w:type="character" w:styleId="nfase">
    <w:name w:val="Emphasis"/>
    <w:uiPriority w:val="20"/>
    <w:qFormat/>
    <w:rsid w:val="00141FC3"/>
    <w:rPr>
      <w:b/>
      <w:bCs/>
      <w:i/>
      <w:iCs/>
      <w:spacing w:val="10"/>
    </w:rPr>
  </w:style>
  <w:style w:type="paragraph" w:styleId="Citao">
    <w:name w:val="Quote"/>
    <w:basedOn w:val="Normal"/>
    <w:next w:val="Normal"/>
    <w:link w:val="CitaoCarter"/>
    <w:uiPriority w:val="29"/>
    <w:qFormat/>
    <w:rsid w:val="00141FC3"/>
    <w:rPr>
      <w:i/>
      <w:iCs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141FC3"/>
    <w:rPr>
      <w:i/>
      <w:iCs/>
    </w:rPr>
  </w:style>
  <w:style w:type="paragraph" w:styleId="CitaoIntensa">
    <w:name w:val="Intense Quote"/>
    <w:basedOn w:val="Normal"/>
    <w:next w:val="Normal"/>
    <w:link w:val="CitaoIntensaCarter"/>
    <w:uiPriority w:val="30"/>
    <w:qFormat/>
    <w:rsid w:val="00141FC3"/>
    <w:pPr>
      <w:pBdr>
        <w:top w:val="single" w:sz="4" w:space="10" w:color="auto"/>
        <w:bottom w:val="single" w:sz="4" w:space="10" w:color="auto"/>
      </w:pBdr>
      <w:spacing w:before="240" w:after="240" w:line="300" w:lineRule="auto"/>
      <w:ind w:left="1152" w:right="1152"/>
    </w:pPr>
    <w:rPr>
      <w:i/>
      <w:iCs/>
    </w:rPr>
  </w:style>
  <w:style w:type="character" w:customStyle="1" w:styleId="CitaoIntensaCarter">
    <w:name w:val="Citação Intensa Caráter"/>
    <w:basedOn w:val="Tipodeletrapredefinidodopargrafo"/>
    <w:link w:val="CitaoIntensa"/>
    <w:uiPriority w:val="30"/>
    <w:rsid w:val="00141FC3"/>
    <w:rPr>
      <w:i/>
      <w:iCs/>
    </w:rPr>
  </w:style>
  <w:style w:type="character" w:styleId="nfaseDiscreta">
    <w:name w:val="Subtle Emphasis"/>
    <w:uiPriority w:val="19"/>
    <w:qFormat/>
    <w:rsid w:val="00141FC3"/>
    <w:rPr>
      <w:i/>
      <w:iCs/>
    </w:rPr>
  </w:style>
  <w:style w:type="character" w:styleId="nfaseIntensa">
    <w:name w:val="Intense Emphasis"/>
    <w:uiPriority w:val="21"/>
    <w:qFormat/>
    <w:rsid w:val="00141FC3"/>
    <w:rPr>
      <w:b/>
      <w:bCs/>
      <w:i/>
      <w:iCs/>
    </w:rPr>
  </w:style>
  <w:style w:type="character" w:styleId="RefernciaDiscreta">
    <w:name w:val="Subtle Reference"/>
    <w:basedOn w:val="Tipodeletrapredefinidodopargrafo"/>
    <w:uiPriority w:val="31"/>
    <w:qFormat/>
    <w:rsid w:val="00141FC3"/>
    <w:rPr>
      <w:smallCaps/>
    </w:rPr>
  </w:style>
  <w:style w:type="character" w:styleId="RefernciaIntensa">
    <w:name w:val="Intense Reference"/>
    <w:uiPriority w:val="32"/>
    <w:qFormat/>
    <w:rsid w:val="00141FC3"/>
    <w:rPr>
      <w:b/>
      <w:bCs/>
      <w:smallCaps/>
    </w:rPr>
  </w:style>
  <w:style w:type="character" w:styleId="TtulodoLivro">
    <w:name w:val="Book Title"/>
    <w:basedOn w:val="Tipodeletrapredefinidodopargrafo"/>
    <w:uiPriority w:val="33"/>
    <w:qFormat/>
    <w:rsid w:val="00141FC3"/>
    <w:rPr>
      <w:i/>
      <w:iCs/>
      <w:smallCaps/>
      <w:spacing w:val="5"/>
    </w:rPr>
  </w:style>
  <w:style w:type="paragraph" w:styleId="Cabealhodondice">
    <w:name w:val="TOC Heading"/>
    <w:basedOn w:val="Ttulo1"/>
    <w:next w:val="Normal"/>
    <w:uiPriority w:val="39"/>
    <w:semiHidden/>
    <w:unhideWhenUsed/>
    <w:qFormat/>
    <w:rsid w:val="00141FC3"/>
    <w:pPr>
      <w:outlineLvl w:val="9"/>
    </w:pPr>
    <w:rPr>
      <w:lang w:bidi="en-US"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806802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806802"/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806802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806802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806802"/>
    <w:rPr>
      <w:b/>
      <w:bCs/>
      <w:sz w:val="20"/>
      <w:szCs w:val="20"/>
    </w:rPr>
  </w:style>
  <w:style w:type="table" w:styleId="TabelacomGrelha">
    <w:name w:val="Table Grid"/>
    <w:basedOn w:val="Tabelanormal"/>
    <w:uiPriority w:val="59"/>
    <w:rsid w:val="001A4DED"/>
    <w:pPr>
      <w:spacing w:after="0" w:line="240" w:lineRule="auto"/>
    </w:pPr>
    <w:rPr>
      <w:rFonts w:asciiTheme="minorHAnsi" w:eastAsiaTheme="minorHAnsi" w:hAnsiTheme="minorHAnsi" w:cstheme="minorBid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egenda">
    <w:name w:val="caption"/>
    <w:basedOn w:val="Normal"/>
    <w:next w:val="Normal"/>
    <w:uiPriority w:val="35"/>
    <w:unhideWhenUsed/>
    <w:rsid w:val="009D46D7"/>
    <w:pPr>
      <w:spacing w:after="200"/>
    </w:pPr>
    <w:rPr>
      <w:b/>
      <w:bCs/>
      <w:color w:val="4F81BD" w:themeColor="accent1"/>
      <w:sz w:val="18"/>
      <w:szCs w:val="18"/>
    </w:rPr>
  </w:style>
  <w:style w:type="paragraph" w:styleId="Bibliografia">
    <w:name w:val="Bibliography"/>
    <w:basedOn w:val="Normal"/>
    <w:next w:val="Normal"/>
    <w:uiPriority w:val="37"/>
    <w:unhideWhenUsed/>
    <w:rsid w:val="00E73FDA"/>
  </w:style>
  <w:style w:type="paragraph" w:styleId="Cabealho">
    <w:name w:val="header"/>
    <w:basedOn w:val="Normal"/>
    <w:link w:val="CabealhoCarter"/>
    <w:uiPriority w:val="99"/>
    <w:unhideWhenUsed/>
    <w:rsid w:val="00A93BA2"/>
    <w:pPr>
      <w:tabs>
        <w:tab w:val="center" w:pos="4252"/>
        <w:tab w:val="right" w:pos="8504"/>
      </w:tabs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A93BA2"/>
  </w:style>
  <w:style w:type="paragraph" w:styleId="Rodap">
    <w:name w:val="footer"/>
    <w:basedOn w:val="Normal"/>
    <w:link w:val="RodapCarter"/>
    <w:uiPriority w:val="99"/>
    <w:unhideWhenUsed/>
    <w:rsid w:val="00A93BA2"/>
    <w:pPr>
      <w:tabs>
        <w:tab w:val="center" w:pos="4252"/>
        <w:tab w:val="right" w:pos="8504"/>
      </w:tabs>
    </w:pPr>
  </w:style>
  <w:style w:type="character" w:customStyle="1" w:styleId="RodapCarter">
    <w:name w:val="Rodapé Caráter"/>
    <w:basedOn w:val="Tipodeletrapredefinidodopargrafo"/>
    <w:link w:val="Rodap"/>
    <w:uiPriority w:val="99"/>
    <w:rsid w:val="00A93BA2"/>
  </w:style>
  <w:style w:type="paragraph" w:styleId="ndice1">
    <w:name w:val="toc 1"/>
    <w:basedOn w:val="Normal"/>
    <w:next w:val="Normal"/>
    <w:autoRedefine/>
    <w:uiPriority w:val="39"/>
    <w:unhideWhenUsed/>
    <w:rsid w:val="00A93BA2"/>
    <w:pPr>
      <w:tabs>
        <w:tab w:val="right" w:leader="dot" w:pos="8494"/>
      </w:tabs>
      <w:spacing w:after="100"/>
    </w:pPr>
    <w:rPr>
      <w:rFonts w:cs="Times New Roman"/>
      <w:b/>
      <w:noProof/>
      <w:szCs w:val="24"/>
      <w:lang w:val="en-US"/>
    </w:rPr>
  </w:style>
  <w:style w:type="paragraph" w:styleId="ndice3">
    <w:name w:val="toc 3"/>
    <w:basedOn w:val="Normal"/>
    <w:next w:val="Normal"/>
    <w:autoRedefine/>
    <w:uiPriority w:val="39"/>
    <w:unhideWhenUsed/>
    <w:rsid w:val="00A93BA2"/>
    <w:pPr>
      <w:tabs>
        <w:tab w:val="left" w:pos="880"/>
        <w:tab w:val="right" w:leader="dot" w:pos="8494"/>
      </w:tabs>
      <w:spacing w:after="100"/>
      <w:ind w:left="440"/>
    </w:pPr>
    <w:rPr>
      <w:b/>
      <w:noProof/>
    </w:rPr>
  </w:style>
  <w:style w:type="character" w:styleId="Hiperligao">
    <w:name w:val="Hyperlink"/>
    <w:basedOn w:val="Tipodeletrapredefinidodopargrafo"/>
    <w:uiPriority w:val="99"/>
    <w:unhideWhenUsed/>
    <w:rsid w:val="00A93BA2"/>
    <w:rPr>
      <w:color w:val="0000FF" w:themeColor="hyperlink"/>
      <w:u w:val="single"/>
    </w:rPr>
  </w:style>
  <w:style w:type="paragraph" w:styleId="ndicedeilustraes">
    <w:name w:val="table of figures"/>
    <w:basedOn w:val="Normal"/>
    <w:next w:val="Normal"/>
    <w:uiPriority w:val="99"/>
    <w:unhideWhenUsed/>
    <w:rsid w:val="00A93BA2"/>
  </w:style>
  <w:style w:type="paragraph" w:styleId="ndice2">
    <w:name w:val="toc 2"/>
    <w:basedOn w:val="Normal"/>
    <w:next w:val="Normal"/>
    <w:autoRedefine/>
    <w:uiPriority w:val="39"/>
    <w:unhideWhenUsed/>
    <w:rsid w:val="006C0786"/>
    <w:pPr>
      <w:spacing w:after="100"/>
      <w:ind w:left="220"/>
    </w:pPr>
  </w:style>
  <w:style w:type="character" w:styleId="MenoNoResolvida">
    <w:name w:val="Unresolved Mention"/>
    <w:basedOn w:val="Tipodeletrapredefinidodopargrafo"/>
    <w:uiPriority w:val="99"/>
    <w:semiHidden/>
    <w:unhideWhenUsed/>
    <w:rsid w:val="004D0C62"/>
    <w:rPr>
      <w:color w:val="605E5C"/>
      <w:shd w:val="clear" w:color="auto" w:fill="E1DFDD"/>
    </w:rPr>
  </w:style>
  <w:style w:type="table" w:styleId="TabeladeGrelha1Clara-Destaque6">
    <w:name w:val="Grid Table 1 Light Accent 6"/>
    <w:basedOn w:val="Tabelanormal"/>
    <w:uiPriority w:val="46"/>
    <w:rsid w:val="00490679"/>
    <w:pPr>
      <w:spacing w:after="0" w:line="240" w:lineRule="auto"/>
    </w:pPr>
    <w:tblPr>
      <w:tblStyleRowBandSize w:val="1"/>
      <w:tblStyleColBandSize w:val="1"/>
      <w:tblBorders>
        <w:top w:val="single" w:sz="4" w:space="0" w:color="FBD4B4" w:themeColor="accent6" w:themeTint="66"/>
        <w:left w:val="single" w:sz="4" w:space="0" w:color="FBD4B4" w:themeColor="accent6" w:themeTint="66"/>
        <w:bottom w:val="single" w:sz="4" w:space="0" w:color="FBD4B4" w:themeColor="accent6" w:themeTint="66"/>
        <w:right w:val="single" w:sz="4" w:space="0" w:color="FBD4B4" w:themeColor="accent6" w:themeTint="66"/>
        <w:insideH w:val="single" w:sz="4" w:space="0" w:color="FBD4B4" w:themeColor="accent6" w:themeTint="66"/>
        <w:insideV w:val="single" w:sz="4" w:space="0" w:color="FBD4B4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FABF8F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deGrelha2-Destaque6">
    <w:name w:val="Grid Table 2 Accent 6"/>
    <w:basedOn w:val="Tabelanormal"/>
    <w:uiPriority w:val="47"/>
    <w:rsid w:val="00490679"/>
    <w:pPr>
      <w:spacing w:after="0" w:line="240" w:lineRule="auto"/>
    </w:pPr>
    <w:tblPr>
      <w:tblStyleRowBandSize w:val="1"/>
      <w:tblStyleColBandSize w:val="1"/>
      <w:tblBorders>
        <w:top w:val="single" w:sz="2" w:space="0" w:color="FABF8F" w:themeColor="accent6" w:themeTint="99"/>
        <w:bottom w:val="single" w:sz="2" w:space="0" w:color="FABF8F" w:themeColor="accent6" w:themeTint="99"/>
        <w:insideH w:val="single" w:sz="2" w:space="0" w:color="FABF8F" w:themeColor="accent6" w:themeTint="99"/>
        <w:insideV w:val="single" w:sz="2" w:space="0" w:color="FABF8F" w:themeColor="accent6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FABF8F" w:themeColor="accent6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FABF8F" w:themeColor="accent6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TabeladeGrelha4-Destaque6">
    <w:name w:val="Grid Table 4 Accent 6"/>
    <w:basedOn w:val="Tabelanormal"/>
    <w:uiPriority w:val="49"/>
    <w:rsid w:val="00490679"/>
    <w:pPr>
      <w:spacing w:after="0" w:line="240" w:lineRule="auto"/>
    </w:pPr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character" w:customStyle="1" w:styleId="apple-converted-space">
    <w:name w:val="apple-converted-space"/>
    <w:basedOn w:val="Tipodeletrapredefinidodopargrafo"/>
    <w:rsid w:val="00471FC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31059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18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26" Type="http://schemas.openxmlformats.org/officeDocument/2006/relationships/image" Target="media/image9.png"/><Relationship Id="rId39" Type="http://schemas.openxmlformats.org/officeDocument/2006/relationships/image" Target="media/image22.png"/><Relationship Id="rId21" Type="http://schemas.openxmlformats.org/officeDocument/2006/relationships/image" Target="media/image4.png"/><Relationship Id="rId34" Type="http://schemas.openxmlformats.org/officeDocument/2006/relationships/image" Target="media/image17.png"/><Relationship Id="rId42" Type="http://schemas.openxmlformats.org/officeDocument/2006/relationships/image" Target="media/image25.png"/><Relationship Id="rId47" Type="http://schemas.openxmlformats.org/officeDocument/2006/relationships/image" Target="media/image29.png"/><Relationship Id="rId50" Type="http://schemas.openxmlformats.org/officeDocument/2006/relationships/header" Target="header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29" Type="http://schemas.openxmlformats.org/officeDocument/2006/relationships/image" Target="media/image12.png"/><Relationship Id="rId11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24" Type="http://schemas.openxmlformats.org/officeDocument/2006/relationships/image" Target="media/image7.png"/><Relationship Id="rId32" Type="http://schemas.openxmlformats.org/officeDocument/2006/relationships/image" Target="media/image15.png"/><Relationship Id="rId37" Type="http://schemas.openxmlformats.org/officeDocument/2006/relationships/image" Target="media/image20.png"/><Relationship Id="rId40" Type="http://schemas.openxmlformats.org/officeDocument/2006/relationships/image" Target="media/image23.png"/><Relationship Id="rId45" Type="http://schemas.openxmlformats.org/officeDocument/2006/relationships/image" Target="media/image27.png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19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31" Type="http://schemas.openxmlformats.org/officeDocument/2006/relationships/image" Target="media/image14.png"/><Relationship Id="rId44" Type="http://schemas.openxmlformats.org/officeDocument/2006/relationships/image" Target="media/image26.png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image" Target="media/image13.png"/><Relationship Id="rId35" Type="http://schemas.openxmlformats.org/officeDocument/2006/relationships/image" Target="media/image18.png"/><Relationship Id="rId43" Type="http://schemas.openxmlformats.org/officeDocument/2006/relationships/hyperlink" Target="http://www.adm.pt" TargetMode="External"/><Relationship Id="rId48" Type="http://schemas.openxmlformats.org/officeDocument/2006/relationships/image" Target="media/image30.png"/><Relationship Id="rId8" Type="http://schemas.openxmlformats.org/officeDocument/2006/relationships/image" Target="media/image1.png"/><Relationship Id="rId51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17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25" Type="http://schemas.openxmlformats.org/officeDocument/2006/relationships/image" Target="media/image8.png"/><Relationship Id="rId33" Type="http://schemas.openxmlformats.org/officeDocument/2006/relationships/image" Target="media/image16.png"/><Relationship Id="rId38" Type="http://schemas.openxmlformats.org/officeDocument/2006/relationships/image" Target="media/image21.png"/><Relationship Id="rId46" Type="http://schemas.openxmlformats.org/officeDocument/2006/relationships/image" Target="media/image28.png"/><Relationship Id="rId20" Type="http://schemas.openxmlformats.org/officeDocument/2006/relationships/image" Target="media/image3.png"/><Relationship Id="rId41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ispgaya-my.sharepoint.com/personal/ispg2021103166_ispgaya_pt/Documents/Faculdade/IPSGAYA/CTESP%20-%20Redes%20e%20Sistemas%20Informa&#769;ticos/2&#186;%20Ano/1&#186;%20Semestre/Seguranc&#807;a%20em%20Redes%20Informa&#769;ticas%20(HTT)/Projeto/Projeto/WORD/Projeto%20-%20SRI%20-%20RSI.docx" TargetMode="External"/><Relationship Id="rId23" Type="http://schemas.openxmlformats.org/officeDocument/2006/relationships/image" Target="media/image6.png"/><Relationship Id="rId28" Type="http://schemas.openxmlformats.org/officeDocument/2006/relationships/image" Target="media/image11.png"/><Relationship Id="rId36" Type="http://schemas.openxmlformats.org/officeDocument/2006/relationships/image" Target="media/image19.png"/><Relationship Id="rId49" Type="http://schemas.openxmlformats.org/officeDocument/2006/relationships/image" Target="media/image31.jpe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 Sixth Edition">
  <b:Source>
    <b:Tag>KAP93</b:Tag>
    <b:SourceType>ArticleInAPeriodical</b:SourceType>
    <b:Guid>{2C96BD5B-0C4B-4FC1-B50B-80193A63DDEE}</b:Guid>
    <b:Title>Putting the Balanced</b:Title>
    <b:Year>1993</b:Year>
    <b:Month>Setembro - Outubro</b:Month>
    <b:PeriodicalTitle>Harvard Business Review 71, no. 5 </b:PeriodicalTitle>
    <b:Author>
      <b:Author>
        <b:NameList>
          <b:Person>
            <b:Last>KAPLAN</b:Last>
            <b:First>R.</b:First>
            <b:Middle>S.</b:Middle>
          </b:Person>
          <b:Person>
            <b:Last>NORTON</b:Last>
            <b:First>D.</b:First>
            <b:Middle>P.</b:Middle>
          </b:Person>
        </b:NameList>
      </b:Author>
    </b:Author>
    <b:RefOrder>1</b:RefOrder>
  </b:Source>
  <b:Source>
    <b:Tag>BRU05</b:Tag>
    <b:SourceType>ArticleInAPeriodical</b:SourceType>
    <b:Guid>{E73CF15E-69F9-471C-96F9-F0BA4559765D}</b:Guid>
    <b:Author>
      <b:Author>
        <b:NameList>
          <b:Person>
            <b:Last>BRUDAN</b:Last>
            <b:First>A.</b:First>
          </b:Person>
        </b:NameList>
      </b:Author>
    </b:Author>
    <b:Title>Balanced Scorecard typology and organisational impact</b:Title>
    <b:PeriodicalTitle>actKM Online Journal of Knowledge Management 5, no. 1</b:PeriodicalTitle>
    <b:Year>2005</b:Year>
    <b:RefOrder>2</b:RefOrder>
  </b:Source>
  <b:Source>
    <b:Tag>GAS07</b:Tag>
    <b:SourceType>ArticleInAPeriodical</b:SourceType>
    <b:Guid>{97B8EC4F-D9D3-4DFF-979D-19F7FE22C0CF}</b:Guid>
    <b:Author>
      <b:Author>
        <b:NameList>
          <b:Person>
            <b:Last>GASSENFERTH</b:Last>
            <b:First>W.</b:First>
          </b:Person>
          <b:Person>
            <b:Last>SOARES</b:Last>
            <b:First>M.</b:First>
          </b:Person>
        </b:NameList>
      </b:Author>
    </b:Author>
    <b:Title>Uma análise da evolução do Balanced Scorecard como ferramenta de controle de desempenho e sua relação com os indicadores financeiros</b:Title>
    <b:PeriodicalTitle>Revista de Administração Mackenzie 8, no. 2</b:PeriodicalTitle>
    <b:Year>2007</b:Year>
    <b:RefOrder>3</b:RefOrder>
  </b:Source>
  <b:Source>
    <b:Tag>KAP07</b:Tag>
    <b:SourceType>ArticleInAPeriodical</b:SourceType>
    <b:Guid>{137B93E5-7A6E-4D4F-9EEA-A47B66992193}</b:Guid>
    <b:Author>
      <b:Author>
        <b:NameList>
          <b:Person>
            <b:Last>KAPLAN</b:Last>
            <b:First>R.S.</b:First>
          </b:Person>
          <b:Person>
            <b:Last>NORTON</b:Last>
            <b:First>D.P.</b:First>
          </b:Person>
        </b:NameList>
      </b:Author>
    </b:Author>
    <b:Title>Using the Balanced Scorecard as a Strategic Management System</b:Title>
    <b:PeriodicalTitle>Harvard Business Review</b:PeriodicalTitle>
    <b:Year>2007</b:Year>
    <b:Month>Julho</b:Month>
    <b:RefOrder>4</b:RefOrder>
  </b:Source>
  <b:Source>
    <b:Tag>ECK06</b:Tag>
    <b:SourceType>ArticleInAPeriodical</b:SourceType>
    <b:Guid>{E54806D0-FC9A-47E3-B5B2-ACD67C32CAD5}</b:Guid>
    <b:Author>
      <b:Author>
        <b:NameList>
          <b:Person>
            <b:Last>ECKERSON</b:Last>
            <b:First>W.</b:First>
            <b:Middle>W.</b:Middle>
          </b:Person>
        </b:NameList>
      </b:Author>
    </b:Author>
    <b:Title>Deploying Dashboards and Scorecards</b:Title>
    <b:PeriodicalTitle>TDWI BEST Practics Report</b:PeriodicalTitle>
    <b:Year>2006</b:Year>
    <b:Month>Julho</b:Month>
    <b:RefOrder>5</b:RefOrder>
  </b:Source>
  <b:Source>
    <b:Tag>PRA02</b:Tag>
    <b:SourceType>ArticleInAPeriodical</b:SourceType>
    <b:Guid>{50FA068C-8FE3-4CA4-B5EC-74A28D9C62CA}</b:Guid>
    <b:Author>
      <b:Author>
        <b:NameList>
          <b:Person>
            <b:Last>PRADO</b:Last>
            <b:First>L.J.</b:First>
          </b:Person>
        </b:NameList>
      </b:Author>
    </b:Author>
    <b:Title>Guia Balanced Scorecard</b:Title>
    <b:PeriodicalTitle>LJP e-ZINE – A Revista Eletrônica da Gestão e-Book 1</b:PeriodicalTitle>
    <b:Year>2002</b:Year>
    <b:Month>Junho</b:Month>
    <b:RefOrder>6</b:RefOrder>
  </b:Source>
</b:Sources>
</file>

<file path=customXml/itemProps1.xml><?xml version="1.0" encoding="utf-8"?>
<ds:datastoreItem xmlns:ds="http://schemas.openxmlformats.org/officeDocument/2006/customXml" ds:itemID="{3A72F449-962E-4D92-B3BD-51B0D4554C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23</Pages>
  <Words>3807</Words>
  <Characters>20559</Characters>
  <Application>Microsoft Office Word</Application>
  <DocSecurity>0</DocSecurity>
  <Lines>171</Lines>
  <Paragraphs>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>Política de Segurança da RecruitMeIT</vt:lpstr>
      <vt:lpstr/>
    </vt:vector>
  </TitlesOfParts>
  <Company/>
  <LinksUpToDate>false</LinksUpToDate>
  <CharactersWithSpaces>24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iscos e Desafios Práticos de Segurança</dc:title>
  <dc:creator>Pedro</dc:creator>
  <cp:lastModifiedBy>Miguel Magalhães</cp:lastModifiedBy>
  <cp:revision>7</cp:revision>
  <cp:lastPrinted>2023-01-19T15:34:00Z</cp:lastPrinted>
  <dcterms:created xsi:type="dcterms:W3CDTF">2023-01-19T15:34:00Z</dcterms:created>
  <dcterms:modified xsi:type="dcterms:W3CDTF">2023-02-13T15:23:00Z</dcterms:modified>
</cp:coreProperties>
</file>